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9648BB8" w14:textId="77777777" w:rsidR="00FB44CE" w:rsidRDefault="002E15FA" w:rsidP="002E15FA">
      <w:pPr>
        <w:jc w:val="center"/>
      </w:pPr>
      <w:r>
        <w:t>DeuteRater-H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24EFD03F" w14:textId="15B39B23" w:rsidR="00C227AD" w:rsidRDefault="0074383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123571491" w:history="1">
            <w:r w:rsidR="00C227AD" w:rsidRPr="009D7C29">
              <w:rPr>
                <w:rStyle w:val="Hyperlink"/>
                <w:noProof/>
              </w:rPr>
              <w:t>Introduction</w:t>
            </w:r>
            <w:r w:rsidR="00C227AD">
              <w:rPr>
                <w:noProof/>
                <w:webHidden/>
              </w:rPr>
              <w:tab/>
            </w:r>
            <w:r w:rsidR="00C227AD">
              <w:rPr>
                <w:noProof/>
                <w:webHidden/>
              </w:rPr>
              <w:fldChar w:fldCharType="begin"/>
            </w:r>
            <w:r w:rsidR="00C227AD">
              <w:rPr>
                <w:noProof/>
                <w:webHidden/>
              </w:rPr>
              <w:instrText xml:space="preserve"> PAGEREF _Toc123571491 \h </w:instrText>
            </w:r>
            <w:r w:rsidR="00C227AD">
              <w:rPr>
                <w:noProof/>
                <w:webHidden/>
              </w:rPr>
            </w:r>
            <w:r w:rsidR="00C227AD">
              <w:rPr>
                <w:noProof/>
                <w:webHidden/>
              </w:rPr>
              <w:fldChar w:fldCharType="separate"/>
            </w:r>
            <w:r w:rsidR="00C227AD">
              <w:rPr>
                <w:noProof/>
                <w:webHidden/>
              </w:rPr>
              <w:t>1</w:t>
            </w:r>
            <w:r w:rsidR="00C227AD">
              <w:rPr>
                <w:noProof/>
                <w:webHidden/>
              </w:rPr>
              <w:fldChar w:fldCharType="end"/>
            </w:r>
          </w:hyperlink>
        </w:p>
        <w:p w14:paraId="1F14BABC" w14:textId="31465761" w:rsidR="00C227AD" w:rsidRDefault="00C227AD">
          <w:pPr>
            <w:pStyle w:val="TOC2"/>
            <w:tabs>
              <w:tab w:val="right" w:leader="dot" w:pos="9350"/>
            </w:tabs>
            <w:rPr>
              <w:rFonts w:eastAsiaTheme="minorEastAsia"/>
              <w:noProof/>
            </w:rPr>
          </w:pPr>
          <w:hyperlink w:anchor="_Toc123571492" w:history="1">
            <w:r w:rsidRPr="009D7C29">
              <w:rPr>
                <w:rStyle w:val="Hyperlink"/>
                <w:noProof/>
              </w:rPr>
              <w:t>Version Choice</w:t>
            </w:r>
            <w:r>
              <w:rPr>
                <w:noProof/>
                <w:webHidden/>
              </w:rPr>
              <w:tab/>
            </w:r>
            <w:r>
              <w:rPr>
                <w:noProof/>
                <w:webHidden/>
              </w:rPr>
              <w:fldChar w:fldCharType="begin"/>
            </w:r>
            <w:r>
              <w:rPr>
                <w:noProof/>
                <w:webHidden/>
              </w:rPr>
              <w:instrText xml:space="preserve"> PAGEREF _Toc123571492 \h </w:instrText>
            </w:r>
            <w:r>
              <w:rPr>
                <w:noProof/>
                <w:webHidden/>
              </w:rPr>
            </w:r>
            <w:r>
              <w:rPr>
                <w:noProof/>
                <w:webHidden/>
              </w:rPr>
              <w:fldChar w:fldCharType="separate"/>
            </w:r>
            <w:r>
              <w:rPr>
                <w:noProof/>
                <w:webHidden/>
              </w:rPr>
              <w:t>1</w:t>
            </w:r>
            <w:r>
              <w:rPr>
                <w:noProof/>
                <w:webHidden/>
              </w:rPr>
              <w:fldChar w:fldCharType="end"/>
            </w:r>
          </w:hyperlink>
        </w:p>
        <w:p w14:paraId="794C88D9" w14:textId="6FBA2941" w:rsidR="00C227AD" w:rsidRDefault="00C227AD">
          <w:pPr>
            <w:pStyle w:val="TOC2"/>
            <w:tabs>
              <w:tab w:val="right" w:leader="dot" w:pos="9350"/>
            </w:tabs>
            <w:rPr>
              <w:rFonts w:eastAsiaTheme="minorEastAsia"/>
              <w:noProof/>
            </w:rPr>
          </w:pPr>
          <w:hyperlink w:anchor="_Toc123571493" w:history="1">
            <w:r w:rsidRPr="009D7C29">
              <w:rPr>
                <w:rStyle w:val="Hyperlink"/>
                <w:noProof/>
              </w:rPr>
              <w:t>Prerequisites</w:t>
            </w:r>
            <w:r>
              <w:rPr>
                <w:noProof/>
                <w:webHidden/>
              </w:rPr>
              <w:tab/>
            </w:r>
            <w:r>
              <w:rPr>
                <w:noProof/>
                <w:webHidden/>
              </w:rPr>
              <w:fldChar w:fldCharType="begin"/>
            </w:r>
            <w:r>
              <w:rPr>
                <w:noProof/>
                <w:webHidden/>
              </w:rPr>
              <w:instrText xml:space="preserve"> PAGEREF _Toc123571493 \h </w:instrText>
            </w:r>
            <w:r>
              <w:rPr>
                <w:noProof/>
                <w:webHidden/>
              </w:rPr>
            </w:r>
            <w:r>
              <w:rPr>
                <w:noProof/>
                <w:webHidden/>
              </w:rPr>
              <w:fldChar w:fldCharType="separate"/>
            </w:r>
            <w:r>
              <w:rPr>
                <w:noProof/>
                <w:webHidden/>
              </w:rPr>
              <w:t>2</w:t>
            </w:r>
            <w:r>
              <w:rPr>
                <w:noProof/>
                <w:webHidden/>
              </w:rPr>
              <w:fldChar w:fldCharType="end"/>
            </w:r>
          </w:hyperlink>
        </w:p>
        <w:p w14:paraId="082AE2C6" w14:textId="1B46AF8F" w:rsidR="00C227AD" w:rsidRDefault="00C227AD">
          <w:pPr>
            <w:pStyle w:val="TOC1"/>
            <w:tabs>
              <w:tab w:val="right" w:leader="dot" w:pos="9350"/>
            </w:tabs>
            <w:rPr>
              <w:rFonts w:eastAsiaTheme="minorEastAsia"/>
              <w:noProof/>
            </w:rPr>
          </w:pPr>
          <w:hyperlink w:anchor="_Toc123571494" w:history="1">
            <w:r w:rsidRPr="009D7C29">
              <w:rPr>
                <w:rStyle w:val="Hyperlink"/>
                <w:noProof/>
              </w:rPr>
              <w:t>Installation</w:t>
            </w:r>
            <w:r>
              <w:rPr>
                <w:noProof/>
                <w:webHidden/>
              </w:rPr>
              <w:tab/>
            </w:r>
            <w:r>
              <w:rPr>
                <w:noProof/>
                <w:webHidden/>
              </w:rPr>
              <w:fldChar w:fldCharType="begin"/>
            </w:r>
            <w:r>
              <w:rPr>
                <w:noProof/>
                <w:webHidden/>
              </w:rPr>
              <w:instrText xml:space="preserve"> PAGEREF _Toc123571494 \h </w:instrText>
            </w:r>
            <w:r>
              <w:rPr>
                <w:noProof/>
                <w:webHidden/>
              </w:rPr>
            </w:r>
            <w:r>
              <w:rPr>
                <w:noProof/>
                <w:webHidden/>
              </w:rPr>
              <w:fldChar w:fldCharType="separate"/>
            </w:r>
            <w:r>
              <w:rPr>
                <w:noProof/>
                <w:webHidden/>
              </w:rPr>
              <w:t>2</w:t>
            </w:r>
            <w:r>
              <w:rPr>
                <w:noProof/>
                <w:webHidden/>
              </w:rPr>
              <w:fldChar w:fldCharType="end"/>
            </w:r>
          </w:hyperlink>
        </w:p>
        <w:p w14:paraId="704A75CE" w14:textId="16B844FA" w:rsidR="00C227AD" w:rsidRDefault="00C227AD">
          <w:pPr>
            <w:pStyle w:val="TOC2"/>
            <w:tabs>
              <w:tab w:val="right" w:leader="dot" w:pos="9350"/>
            </w:tabs>
            <w:rPr>
              <w:rFonts w:eastAsiaTheme="minorEastAsia"/>
              <w:noProof/>
            </w:rPr>
          </w:pPr>
          <w:hyperlink w:anchor="_Toc123571495" w:history="1">
            <w:r w:rsidRPr="009D7C29">
              <w:rPr>
                <w:rStyle w:val="Hyperlink"/>
                <w:noProof/>
              </w:rPr>
              <w:t>Exe version</w:t>
            </w:r>
            <w:r>
              <w:rPr>
                <w:noProof/>
                <w:webHidden/>
              </w:rPr>
              <w:tab/>
            </w:r>
            <w:r>
              <w:rPr>
                <w:noProof/>
                <w:webHidden/>
              </w:rPr>
              <w:fldChar w:fldCharType="begin"/>
            </w:r>
            <w:r>
              <w:rPr>
                <w:noProof/>
                <w:webHidden/>
              </w:rPr>
              <w:instrText xml:space="preserve"> PAGEREF _Toc123571495 \h </w:instrText>
            </w:r>
            <w:r>
              <w:rPr>
                <w:noProof/>
                <w:webHidden/>
              </w:rPr>
            </w:r>
            <w:r>
              <w:rPr>
                <w:noProof/>
                <w:webHidden/>
              </w:rPr>
              <w:fldChar w:fldCharType="separate"/>
            </w:r>
            <w:r>
              <w:rPr>
                <w:noProof/>
                <w:webHidden/>
              </w:rPr>
              <w:t>2</w:t>
            </w:r>
            <w:r>
              <w:rPr>
                <w:noProof/>
                <w:webHidden/>
              </w:rPr>
              <w:fldChar w:fldCharType="end"/>
            </w:r>
          </w:hyperlink>
        </w:p>
        <w:p w14:paraId="739662A8" w14:textId="578D73EC" w:rsidR="00C227AD" w:rsidRDefault="00C227AD">
          <w:pPr>
            <w:pStyle w:val="TOC2"/>
            <w:tabs>
              <w:tab w:val="right" w:leader="dot" w:pos="9350"/>
            </w:tabs>
            <w:rPr>
              <w:rFonts w:eastAsiaTheme="minorEastAsia"/>
              <w:noProof/>
            </w:rPr>
          </w:pPr>
          <w:hyperlink w:anchor="_Toc123571496" w:history="1">
            <w:r w:rsidRPr="009D7C29">
              <w:rPr>
                <w:rStyle w:val="Hyperlink"/>
                <w:noProof/>
              </w:rPr>
              <w:t>Python Source Code Version</w:t>
            </w:r>
            <w:r>
              <w:rPr>
                <w:noProof/>
                <w:webHidden/>
              </w:rPr>
              <w:tab/>
            </w:r>
            <w:r>
              <w:rPr>
                <w:noProof/>
                <w:webHidden/>
              </w:rPr>
              <w:fldChar w:fldCharType="begin"/>
            </w:r>
            <w:r>
              <w:rPr>
                <w:noProof/>
                <w:webHidden/>
              </w:rPr>
              <w:instrText xml:space="preserve"> PAGEREF _Toc123571496 \h </w:instrText>
            </w:r>
            <w:r>
              <w:rPr>
                <w:noProof/>
                <w:webHidden/>
              </w:rPr>
            </w:r>
            <w:r>
              <w:rPr>
                <w:noProof/>
                <w:webHidden/>
              </w:rPr>
              <w:fldChar w:fldCharType="separate"/>
            </w:r>
            <w:r>
              <w:rPr>
                <w:noProof/>
                <w:webHidden/>
              </w:rPr>
              <w:t>2</w:t>
            </w:r>
            <w:r>
              <w:rPr>
                <w:noProof/>
                <w:webHidden/>
              </w:rPr>
              <w:fldChar w:fldCharType="end"/>
            </w:r>
          </w:hyperlink>
        </w:p>
        <w:p w14:paraId="6B53CCED" w14:textId="189DA767" w:rsidR="00C227AD" w:rsidRDefault="00C227AD">
          <w:pPr>
            <w:pStyle w:val="TOC1"/>
            <w:tabs>
              <w:tab w:val="right" w:leader="dot" w:pos="9350"/>
            </w:tabs>
            <w:rPr>
              <w:rFonts w:eastAsiaTheme="minorEastAsia"/>
              <w:noProof/>
            </w:rPr>
          </w:pPr>
          <w:hyperlink w:anchor="_Toc123571497" w:history="1">
            <w:r w:rsidRPr="009D7C29">
              <w:rPr>
                <w:rStyle w:val="Hyperlink"/>
                <w:noProof/>
              </w:rPr>
              <w:t>Using DeuteRater-H</w:t>
            </w:r>
            <w:r>
              <w:rPr>
                <w:noProof/>
                <w:webHidden/>
              </w:rPr>
              <w:tab/>
            </w:r>
            <w:r>
              <w:rPr>
                <w:noProof/>
                <w:webHidden/>
              </w:rPr>
              <w:fldChar w:fldCharType="begin"/>
            </w:r>
            <w:r>
              <w:rPr>
                <w:noProof/>
                <w:webHidden/>
              </w:rPr>
              <w:instrText xml:space="preserve"> PAGEREF _Toc123571497 \h </w:instrText>
            </w:r>
            <w:r>
              <w:rPr>
                <w:noProof/>
                <w:webHidden/>
              </w:rPr>
            </w:r>
            <w:r>
              <w:rPr>
                <w:noProof/>
                <w:webHidden/>
              </w:rPr>
              <w:fldChar w:fldCharType="separate"/>
            </w:r>
            <w:r>
              <w:rPr>
                <w:noProof/>
                <w:webHidden/>
              </w:rPr>
              <w:t>3</w:t>
            </w:r>
            <w:r>
              <w:rPr>
                <w:noProof/>
                <w:webHidden/>
              </w:rPr>
              <w:fldChar w:fldCharType="end"/>
            </w:r>
          </w:hyperlink>
        </w:p>
        <w:p w14:paraId="08E990B8" w14:textId="5ED8A2E1" w:rsidR="00C227AD" w:rsidRDefault="00C227AD">
          <w:pPr>
            <w:pStyle w:val="TOC2"/>
            <w:tabs>
              <w:tab w:val="right" w:leader="dot" w:pos="9350"/>
            </w:tabs>
            <w:rPr>
              <w:rFonts w:eastAsiaTheme="minorEastAsia"/>
              <w:noProof/>
            </w:rPr>
          </w:pPr>
          <w:hyperlink w:anchor="_Toc123571498" w:history="1">
            <w:r w:rsidRPr="009D7C29">
              <w:rPr>
                <w:rStyle w:val="Hyperlink"/>
                <w:noProof/>
              </w:rPr>
              <w:t>Activating the Software</w:t>
            </w:r>
            <w:r>
              <w:rPr>
                <w:noProof/>
                <w:webHidden/>
              </w:rPr>
              <w:tab/>
            </w:r>
            <w:r>
              <w:rPr>
                <w:noProof/>
                <w:webHidden/>
              </w:rPr>
              <w:fldChar w:fldCharType="begin"/>
            </w:r>
            <w:r>
              <w:rPr>
                <w:noProof/>
                <w:webHidden/>
              </w:rPr>
              <w:instrText xml:space="preserve"> PAGEREF _Toc123571498 \h </w:instrText>
            </w:r>
            <w:r>
              <w:rPr>
                <w:noProof/>
                <w:webHidden/>
              </w:rPr>
            </w:r>
            <w:r>
              <w:rPr>
                <w:noProof/>
                <w:webHidden/>
              </w:rPr>
              <w:fldChar w:fldCharType="separate"/>
            </w:r>
            <w:r>
              <w:rPr>
                <w:noProof/>
                <w:webHidden/>
              </w:rPr>
              <w:t>3</w:t>
            </w:r>
            <w:r>
              <w:rPr>
                <w:noProof/>
                <w:webHidden/>
              </w:rPr>
              <w:fldChar w:fldCharType="end"/>
            </w:r>
          </w:hyperlink>
        </w:p>
        <w:p w14:paraId="036196A0" w14:textId="335FAC05" w:rsidR="00C227AD" w:rsidRDefault="00C227AD">
          <w:pPr>
            <w:pStyle w:val="TOC2"/>
            <w:tabs>
              <w:tab w:val="right" w:leader="dot" w:pos="9350"/>
            </w:tabs>
            <w:rPr>
              <w:rFonts w:eastAsiaTheme="minorEastAsia"/>
              <w:noProof/>
            </w:rPr>
          </w:pPr>
          <w:hyperlink w:anchor="_Toc123571499" w:history="1">
            <w:r w:rsidRPr="009D7C29">
              <w:rPr>
                <w:rStyle w:val="Hyperlink"/>
                <w:noProof/>
              </w:rPr>
              <w:t>Create Guide File</w:t>
            </w:r>
            <w:r>
              <w:rPr>
                <w:noProof/>
                <w:webHidden/>
              </w:rPr>
              <w:tab/>
            </w:r>
            <w:r>
              <w:rPr>
                <w:noProof/>
                <w:webHidden/>
              </w:rPr>
              <w:fldChar w:fldCharType="begin"/>
            </w:r>
            <w:r>
              <w:rPr>
                <w:noProof/>
                <w:webHidden/>
              </w:rPr>
              <w:instrText xml:space="preserve"> PAGEREF _Toc123571499 \h </w:instrText>
            </w:r>
            <w:r>
              <w:rPr>
                <w:noProof/>
                <w:webHidden/>
              </w:rPr>
            </w:r>
            <w:r>
              <w:rPr>
                <w:noProof/>
                <w:webHidden/>
              </w:rPr>
              <w:fldChar w:fldCharType="separate"/>
            </w:r>
            <w:r>
              <w:rPr>
                <w:noProof/>
                <w:webHidden/>
              </w:rPr>
              <w:t>4</w:t>
            </w:r>
            <w:r>
              <w:rPr>
                <w:noProof/>
                <w:webHidden/>
              </w:rPr>
              <w:fldChar w:fldCharType="end"/>
            </w:r>
          </w:hyperlink>
        </w:p>
        <w:p w14:paraId="51DC18F1" w14:textId="2FB0A876" w:rsidR="00C227AD" w:rsidRDefault="00C227AD">
          <w:pPr>
            <w:pStyle w:val="TOC2"/>
            <w:tabs>
              <w:tab w:val="right" w:leader="dot" w:pos="9350"/>
            </w:tabs>
            <w:rPr>
              <w:rFonts w:eastAsiaTheme="minorEastAsia"/>
              <w:noProof/>
            </w:rPr>
          </w:pPr>
          <w:hyperlink w:anchor="_Toc123571500" w:history="1">
            <w:r w:rsidRPr="009D7C29">
              <w:rPr>
                <w:rStyle w:val="Hyperlink"/>
                <w:noProof/>
              </w:rPr>
              <w:t>Rate Calculation – General</w:t>
            </w:r>
            <w:r>
              <w:rPr>
                <w:noProof/>
                <w:webHidden/>
              </w:rPr>
              <w:tab/>
            </w:r>
            <w:r>
              <w:rPr>
                <w:noProof/>
                <w:webHidden/>
              </w:rPr>
              <w:fldChar w:fldCharType="begin"/>
            </w:r>
            <w:r>
              <w:rPr>
                <w:noProof/>
                <w:webHidden/>
              </w:rPr>
              <w:instrText xml:space="preserve"> PAGEREF _Toc123571500 \h </w:instrText>
            </w:r>
            <w:r>
              <w:rPr>
                <w:noProof/>
                <w:webHidden/>
              </w:rPr>
            </w:r>
            <w:r>
              <w:rPr>
                <w:noProof/>
                <w:webHidden/>
              </w:rPr>
              <w:fldChar w:fldCharType="separate"/>
            </w:r>
            <w:r>
              <w:rPr>
                <w:noProof/>
                <w:webHidden/>
              </w:rPr>
              <w:t>6</w:t>
            </w:r>
            <w:r>
              <w:rPr>
                <w:noProof/>
                <w:webHidden/>
              </w:rPr>
              <w:fldChar w:fldCharType="end"/>
            </w:r>
          </w:hyperlink>
        </w:p>
        <w:p w14:paraId="03B5C4D3" w14:textId="3AD43107" w:rsidR="00C227AD" w:rsidRDefault="00C227AD">
          <w:pPr>
            <w:pStyle w:val="TOC2"/>
            <w:tabs>
              <w:tab w:val="right" w:leader="dot" w:pos="9350"/>
            </w:tabs>
            <w:rPr>
              <w:rFonts w:eastAsiaTheme="minorEastAsia"/>
              <w:noProof/>
            </w:rPr>
          </w:pPr>
          <w:hyperlink w:anchor="_Toc123571501" w:history="1">
            <w:r w:rsidRPr="009D7C29">
              <w:rPr>
                <w:rStyle w:val="Hyperlink"/>
                <w:noProof/>
              </w:rPr>
              <w:t>Rate Calculation – Extract</w:t>
            </w:r>
            <w:r>
              <w:rPr>
                <w:noProof/>
                <w:webHidden/>
              </w:rPr>
              <w:tab/>
            </w:r>
            <w:r>
              <w:rPr>
                <w:noProof/>
                <w:webHidden/>
              </w:rPr>
              <w:fldChar w:fldCharType="begin"/>
            </w:r>
            <w:r>
              <w:rPr>
                <w:noProof/>
                <w:webHidden/>
              </w:rPr>
              <w:instrText xml:space="preserve"> PAGEREF _Toc123571501 \h </w:instrText>
            </w:r>
            <w:r>
              <w:rPr>
                <w:noProof/>
                <w:webHidden/>
              </w:rPr>
            </w:r>
            <w:r>
              <w:rPr>
                <w:noProof/>
                <w:webHidden/>
              </w:rPr>
              <w:fldChar w:fldCharType="separate"/>
            </w:r>
            <w:r>
              <w:rPr>
                <w:noProof/>
                <w:webHidden/>
              </w:rPr>
              <w:t>9</w:t>
            </w:r>
            <w:r>
              <w:rPr>
                <w:noProof/>
                <w:webHidden/>
              </w:rPr>
              <w:fldChar w:fldCharType="end"/>
            </w:r>
          </w:hyperlink>
        </w:p>
        <w:p w14:paraId="6F4C7C03" w14:textId="45958619" w:rsidR="00C227AD" w:rsidRDefault="00C227AD">
          <w:pPr>
            <w:pStyle w:val="TOC2"/>
            <w:tabs>
              <w:tab w:val="right" w:leader="dot" w:pos="9350"/>
            </w:tabs>
            <w:rPr>
              <w:rFonts w:eastAsiaTheme="minorEastAsia"/>
              <w:noProof/>
            </w:rPr>
          </w:pPr>
          <w:hyperlink w:anchor="_Toc123571502" w:history="1">
            <w:r w:rsidRPr="009D7C29">
              <w:rPr>
                <w:rStyle w:val="Hyperlink"/>
                <w:noProof/>
              </w:rPr>
              <w:t>Rate Calculation – Provide Time and Enrichment</w:t>
            </w:r>
            <w:r>
              <w:rPr>
                <w:noProof/>
                <w:webHidden/>
              </w:rPr>
              <w:tab/>
            </w:r>
            <w:r>
              <w:rPr>
                <w:noProof/>
                <w:webHidden/>
              </w:rPr>
              <w:fldChar w:fldCharType="begin"/>
            </w:r>
            <w:r>
              <w:rPr>
                <w:noProof/>
                <w:webHidden/>
              </w:rPr>
              <w:instrText xml:space="preserve"> PAGEREF _Toc123571502 \h </w:instrText>
            </w:r>
            <w:r>
              <w:rPr>
                <w:noProof/>
                <w:webHidden/>
              </w:rPr>
            </w:r>
            <w:r>
              <w:rPr>
                <w:noProof/>
                <w:webHidden/>
              </w:rPr>
              <w:fldChar w:fldCharType="separate"/>
            </w:r>
            <w:r>
              <w:rPr>
                <w:noProof/>
                <w:webHidden/>
              </w:rPr>
              <w:t>10</w:t>
            </w:r>
            <w:r>
              <w:rPr>
                <w:noProof/>
                <w:webHidden/>
              </w:rPr>
              <w:fldChar w:fldCharType="end"/>
            </w:r>
          </w:hyperlink>
        </w:p>
        <w:p w14:paraId="643E631E" w14:textId="1B24ABBD" w:rsidR="00C227AD" w:rsidRDefault="00C227AD">
          <w:pPr>
            <w:pStyle w:val="TOC1"/>
            <w:tabs>
              <w:tab w:val="right" w:leader="dot" w:pos="9350"/>
            </w:tabs>
            <w:rPr>
              <w:rFonts w:eastAsiaTheme="minorEastAsia"/>
              <w:noProof/>
            </w:rPr>
          </w:pPr>
          <w:hyperlink w:anchor="_Toc123571503" w:history="1">
            <w:r w:rsidRPr="009D7C29">
              <w:rPr>
                <w:rStyle w:val="Hyperlink"/>
                <w:noProof/>
              </w:rPr>
              <w:t>Settings</w:t>
            </w:r>
            <w:r>
              <w:rPr>
                <w:noProof/>
                <w:webHidden/>
              </w:rPr>
              <w:tab/>
            </w:r>
            <w:r>
              <w:rPr>
                <w:noProof/>
                <w:webHidden/>
              </w:rPr>
              <w:fldChar w:fldCharType="begin"/>
            </w:r>
            <w:r>
              <w:rPr>
                <w:noProof/>
                <w:webHidden/>
              </w:rPr>
              <w:instrText xml:space="preserve"> PAGEREF _Toc123571503 \h </w:instrText>
            </w:r>
            <w:r>
              <w:rPr>
                <w:noProof/>
                <w:webHidden/>
              </w:rPr>
            </w:r>
            <w:r>
              <w:rPr>
                <w:noProof/>
                <w:webHidden/>
              </w:rPr>
              <w:fldChar w:fldCharType="separate"/>
            </w:r>
            <w:r>
              <w:rPr>
                <w:noProof/>
                <w:webHidden/>
              </w:rPr>
              <w:t>13</w:t>
            </w:r>
            <w:r>
              <w:rPr>
                <w:noProof/>
                <w:webHidden/>
              </w:rPr>
              <w:fldChar w:fldCharType="end"/>
            </w:r>
          </w:hyperlink>
        </w:p>
        <w:p w14:paraId="486D629F" w14:textId="7FA9FA51" w:rsidR="00C227AD" w:rsidRDefault="00C227AD">
          <w:pPr>
            <w:pStyle w:val="TOC2"/>
            <w:tabs>
              <w:tab w:val="right" w:leader="dot" w:pos="9350"/>
            </w:tabs>
            <w:rPr>
              <w:rFonts w:eastAsiaTheme="minorEastAsia"/>
              <w:noProof/>
            </w:rPr>
          </w:pPr>
          <w:hyperlink w:anchor="_Toc123571504" w:history="1">
            <w:r w:rsidRPr="009D7C29">
              <w:rPr>
                <w:rStyle w:val="Hyperlink"/>
                <w:noProof/>
              </w:rPr>
              <w:t>Settings Menu</w:t>
            </w:r>
            <w:r>
              <w:rPr>
                <w:noProof/>
                <w:webHidden/>
              </w:rPr>
              <w:tab/>
            </w:r>
            <w:r>
              <w:rPr>
                <w:noProof/>
                <w:webHidden/>
              </w:rPr>
              <w:fldChar w:fldCharType="begin"/>
            </w:r>
            <w:r>
              <w:rPr>
                <w:noProof/>
                <w:webHidden/>
              </w:rPr>
              <w:instrText xml:space="preserve"> PAGEREF _Toc123571504 \h </w:instrText>
            </w:r>
            <w:r>
              <w:rPr>
                <w:noProof/>
                <w:webHidden/>
              </w:rPr>
            </w:r>
            <w:r>
              <w:rPr>
                <w:noProof/>
                <w:webHidden/>
              </w:rPr>
              <w:fldChar w:fldCharType="separate"/>
            </w:r>
            <w:r>
              <w:rPr>
                <w:noProof/>
                <w:webHidden/>
              </w:rPr>
              <w:t>13</w:t>
            </w:r>
            <w:r>
              <w:rPr>
                <w:noProof/>
                <w:webHidden/>
              </w:rPr>
              <w:fldChar w:fldCharType="end"/>
            </w:r>
          </w:hyperlink>
        </w:p>
        <w:p w14:paraId="276D36BE" w14:textId="55A73B1C" w:rsidR="00C227AD" w:rsidRDefault="00C227AD">
          <w:pPr>
            <w:pStyle w:val="TOC2"/>
            <w:tabs>
              <w:tab w:val="right" w:leader="dot" w:pos="9350"/>
            </w:tabs>
            <w:rPr>
              <w:rFonts w:eastAsiaTheme="minorEastAsia"/>
              <w:noProof/>
            </w:rPr>
          </w:pPr>
          <w:hyperlink w:anchor="_Toc123571505" w:history="1">
            <w:r w:rsidRPr="009D7C29">
              <w:rPr>
                <w:rStyle w:val="Hyperlink"/>
                <w:noProof/>
              </w:rPr>
              <w:t>Adjusting Defaults or non-Menu Settings</w:t>
            </w:r>
            <w:r>
              <w:rPr>
                <w:noProof/>
                <w:webHidden/>
              </w:rPr>
              <w:tab/>
            </w:r>
            <w:r>
              <w:rPr>
                <w:noProof/>
                <w:webHidden/>
              </w:rPr>
              <w:fldChar w:fldCharType="begin"/>
            </w:r>
            <w:r>
              <w:rPr>
                <w:noProof/>
                <w:webHidden/>
              </w:rPr>
              <w:instrText xml:space="preserve"> PAGEREF _Toc123571505 \h </w:instrText>
            </w:r>
            <w:r>
              <w:rPr>
                <w:noProof/>
                <w:webHidden/>
              </w:rPr>
            </w:r>
            <w:r>
              <w:rPr>
                <w:noProof/>
                <w:webHidden/>
              </w:rPr>
              <w:fldChar w:fldCharType="separate"/>
            </w:r>
            <w:r>
              <w:rPr>
                <w:noProof/>
                <w:webHidden/>
              </w:rPr>
              <w:t>18</w:t>
            </w:r>
            <w:r>
              <w:rPr>
                <w:noProof/>
                <w:webHidden/>
              </w:rPr>
              <w:fldChar w:fldCharType="end"/>
            </w:r>
          </w:hyperlink>
        </w:p>
        <w:p w14:paraId="23D9EDB8" w14:textId="1CCACC82" w:rsidR="00C227AD" w:rsidRDefault="00C227AD">
          <w:pPr>
            <w:pStyle w:val="TOC3"/>
            <w:tabs>
              <w:tab w:val="right" w:leader="dot" w:pos="9350"/>
            </w:tabs>
            <w:rPr>
              <w:rFonts w:eastAsiaTheme="minorEastAsia"/>
              <w:noProof/>
            </w:rPr>
          </w:pPr>
          <w:hyperlink w:anchor="_Toc123571506" w:history="1">
            <w:r w:rsidRPr="009D7C29">
              <w:rPr>
                <w:rStyle w:val="Hyperlink"/>
                <w:noProof/>
              </w:rPr>
              <w:t>Guide_settings.yaml</w:t>
            </w:r>
            <w:r>
              <w:rPr>
                <w:noProof/>
                <w:webHidden/>
              </w:rPr>
              <w:tab/>
            </w:r>
            <w:r>
              <w:rPr>
                <w:noProof/>
                <w:webHidden/>
              </w:rPr>
              <w:fldChar w:fldCharType="begin"/>
            </w:r>
            <w:r>
              <w:rPr>
                <w:noProof/>
                <w:webHidden/>
              </w:rPr>
              <w:instrText xml:space="preserve"> PAGEREF _Toc123571506 \h </w:instrText>
            </w:r>
            <w:r>
              <w:rPr>
                <w:noProof/>
                <w:webHidden/>
              </w:rPr>
            </w:r>
            <w:r>
              <w:rPr>
                <w:noProof/>
                <w:webHidden/>
              </w:rPr>
              <w:fldChar w:fldCharType="separate"/>
            </w:r>
            <w:r>
              <w:rPr>
                <w:noProof/>
                <w:webHidden/>
              </w:rPr>
              <w:t>19</w:t>
            </w:r>
            <w:r>
              <w:rPr>
                <w:noProof/>
                <w:webHidden/>
              </w:rPr>
              <w:fldChar w:fldCharType="end"/>
            </w:r>
          </w:hyperlink>
        </w:p>
        <w:p w14:paraId="7A816563" w14:textId="1717CC96" w:rsidR="00C227AD" w:rsidRDefault="00C227AD">
          <w:pPr>
            <w:pStyle w:val="TOC3"/>
            <w:tabs>
              <w:tab w:val="right" w:leader="dot" w:pos="9350"/>
            </w:tabs>
            <w:rPr>
              <w:rFonts w:eastAsiaTheme="minorEastAsia"/>
              <w:noProof/>
            </w:rPr>
          </w:pPr>
          <w:hyperlink w:anchor="_Toc123571507" w:history="1">
            <w:r w:rsidRPr="009D7C29">
              <w:rPr>
                <w:rStyle w:val="Hyperlink"/>
                <w:noProof/>
              </w:rPr>
              <w:t>Settings.yaml</w:t>
            </w:r>
            <w:r>
              <w:rPr>
                <w:noProof/>
                <w:webHidden/>
              </w:rPr>
              <w:tab/>
            </w:r>
            <w:r>
              <w:rPr>
                <w:noProof/>
                <w:webHidden/>
              </w:rPr>
              <w:fldChar w:fldCharType="begin"/>
            </w:r>
            <w:r>
              <w:rPr>
                <w:noProof/>
                <w:webHidden/>
              </w:rPr>
              <w:instrText xml:space="preserve"> PAGEREF _Toc123571507 \h </w:instrText>
            </w:r>
            <w:r>
              <w:rPr>
                <w:noProof/>
                <w:webHidden/>
              </w:rPr>
            </w:r>
            <w:r>
              <w:rPr>
                <w:noProof/>
                <w:webHidden/>
              </w:rPr>
              <w:fldChar w:fldCharType="separate"/>
            </w:r>
            <w:r>
              <w:rPr>
                <w:noProof/>
                <w:webHidden/>
              </w:rPr>
              <w:t>20</w:t>
            </w:r>
            <w:r>
              <w:rPr>
                <w:noProof/>
                <w:webHidden/>
              </w:rPr>
              <w:fldChar w:fldCharType="end"/>
            </w:r>
          </w:hyperlink>
        </w:p>
        <w:p w14:paraId="511B73FC" w14:textId="11EA1536" w:rsidR="00C227AD" w:rsidRDefault="00C227AD">
          <w:pPr>
            <w:pStyle w:val="TOC1"/>
            <w:tabs>
              <w:tab w:val="right" w:leader="dot" w:pos="9350"/>
            </w:tabs>
            <w:rPr>
              <w:rFonts w:eastAsiaTheme="minorEastAsia"/>
              <w:noProof/>
            </w:rPr>
          </w:pPr>
          <w:hyperlink w:anchor="_Toc123571508" w:history="1">
            <w:r w:rsidRPr="009D7C29">
              <w:rPr>
                <w:rStyle w:val="Hyperlink"/>
                <w:noProof/>
              </w:rPr>
              <w:t>Citations</w:t>
            </w:r>
            <w:r>
              <w:rPr>
                <w:noProof/>
                <w:webHidden/>
              </w:rPr>
              <w:tab/>
            </w:r>
            <w:r>
              <w:rPr>
                <w:noProof/>
                <w:webHidden/>
              </w:rPr>
              <w:fldChar w:fldCharType="begin"/>
            </w:r>
            <w:r>
              <w:rPr>
                <w:noProof/>
                <w:webHidden/>
              </w:rPr>
              <w:instrText xml:space="preserve"> PAGEREF _Toc123571508 \h </w:instrText>
            </w:r>
            <w:r>
              <w:rPr>
                <w:noProof/>
                <w:webHidden/>
              </w:rPr>
            </w:r>
            <w:r>
              <w:rPr>
                <w:noProof/>
                <w:webHidden/>
              </w:rPr>
              <w:fldChar w:fldCharType="separate"/>
            </w:r>
            <w:r>
              <w:rPr>
                <w:noProof/>
                <w:webHidden/>
              </w:rPr>
              <w:t>25</w:t>
            </w:r>
            <w:r>
              <w:rPr>
                <w:noProof/>
                <w:webHidden/>
              </w:rPr>
              <w:fldChar w:fldCharType="end"/>
            </w:r>
          </w:hyperlink>
        </w:p>
        <w:p w14:paraId="3416AD58" w14:textId="003C50AE"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bookmarkStart w:id="0" w:name="_GoBack"/>
      <w:bookmarkEnd w:id="0"/>
    </w:p>
    <w:p w14:paraId="671579C3" w14:textId="77777777" w:rsidR="002E15FA" w:rsidRDefault="002E15FA" w:rsidP="002E15FA">
      <w:pPr>
        <w:pStyle w:val="Heading1"/>
      </w:pPr>
      <w:bookmarkStart w:id="1" w:name="_Toc123571491"/>
      <w:r w:rsidRPr="002E15FA">
        <w:t>Introduction</w:t>
      </w:r>
      <w:bookmarkEnd w:id="1"/>
    </w:p>
    <w:p w14:paraId="3DED2966" w14:textId="7BE154E0" w:rsidR="002E15FA" w:rsidRDefault="002E15FA" w:rsidP="002E15FA">
      <w:r>
        <w:tab/>
        <w:t>DeuteRater-H is a software tool designed to allow scientis</w:t>
      </w:r>
      <w:r w:rsidR="00D9484A">
        <w:t xml:space="preserve">ts to perform kinetic proteomic </w:t>
      </w:r>
      <w:r>
        <w:t>experiments on humans or other large animals</w:t>
      </w:r>
      <w:r w:rsidR="00D9484A">
        <w:t xml:space="preserve"> or lipidomics in mice</w:t>
      </w:r>
      <w:r>
        <w:t>.</w:t>
      </w:r>
      <w:r w:rsidR="00D9484A">
        <w:t xml:space="preserve"> These </w:t>
      </w:r>
      <w:r w:rsidR="00D14499">
        <w:t>instructions</w:t>
      </w:r>
      <w:r w:rsidR="00D9484A">
        <w:t xml:space="preserve"> </w:t>
      </w:r>
      <w:proofErr w:type="gramStart"/>
      <w:r w:rsidR="00D9484A">
        <w:t xml:space="preserve">are </w:t>
      </w:r>
      <w:r w:rsidR="00D14499">
        <w:t>focused</w:t>
      </w:r>
      <w:proofErr w:type="gramEnd"/>
      <w:r w:rsidR="00D9484A">
        <w:t xml:space="preserve"> on lipids. Another readme </w:t>
      </w:r>
      <w:proofErr w:type="gramStart"/>
      <w:r w:rsidR="00D9484A">
        <w:t>is designated</w:t>
      </w:r>
      <w:proofErr w:type="gramEnd"/>
      <w:r w:rsidR="00D9484A">
        <w:t xml:space="preserve"> for prote</w:t>
      </w:r>
      <w:r w:rsidR="00D14499">
        <w:t>omics.</w:t>
      </w:r>
      <w:r>
        <w:t xml:space="preserve">  It is related to our previously published DeuteRater software package which does the same for smaller animals (available at </w:t>
      </w:r>
      <w:r w:rsidR="005D0B29">
        <w:t>[]</w:t>
      </w:r>
      <w:r>
        <w:t xml:space="preserve">).  The DeuteRater-H code source code is available at </w:t>
      </w:r>
      <w:r w:rsidR="005D0B29">
        <w:t>[]</w:t>
      </w:r>
      <w:r>
        <w:t xml:space="preserve"> with an .exe available at </w:t>
      </w:r>
      <w:r w:rsidR="005D0B29">
        <w:t>[]</w:t>
      </w:r>
      <w:r>
        <w:t>.  This readme will walk through the use of the software</w:t>
      </w:r>
      <w:r w:rsidR="007C7C9C">
        <w:t xml:space="preserve">.  For proper experimental design please reference the paper </w:t>
      </w:r>
      <w:r w:rsidR="005D0B29">
        <w:t>[]</w:t>
      </w:r>
      <w:r w:rsidR="007C7C9C">
        <w:t>.</w:t>
      </w:r>
    </w:p>
    <w:p w14:paraId="4E59F5B0" w14:textId="77777777" w:rsidR="007C7C9C" w:rsidRDefault="007C7C9C" w:rsidP="0074383E">
      <w:pPr>
        <w:pStyle w:val="Heading2"/>
      </w:pPr>
      <w:bookmarkStart w:id="2" w:name="_Toc123571492"/>
      <w:r>
        <w:t>Version Choice</w:t>
      </w:r>
      <w:bookmarkEnd w:id="2"/>
    </w:p>
    <w:p w14:paraId="6C332D49" w14:textId="77777777" w:rsidR="007C7C9C" w:rsidRDefault="007C7C9C" w:rsidP="007C7C9C">
      <w:r>
        <w:lastRenderedPageBreak/>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Default="007C7C9C" w:rsidP="0074383E">
      <w:pPr>
        <w:pStyle w:val="Heading2"/>
      </w:pPr>
      <w:bookmarkStart w:id="3" w:name="_Toc123571493"/>
      <w:r>
        <w:t>Prerequisites</w:t>
      </w:r>
      <w:bookmarkEnd w:id="3"/>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77777777"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77777777" w:rsidR="00FC4B03" w:rsidRDefault="00FC4B03" w:rsidP="00FC4B03">
      <w:pPr>
        <w:pStyle w:val="ListParagraph"/>
        <w:numPr>
          <w:ilvl w:val="0"/>
          <w:numId w:val="1"/>
        </w:numPr>
      </w:pPr>
      <w:r>
        <w:t>PyQt5</w:t>
      </w:r>
    </w:p>
    <w:p w14:paraId="445990C7" w14:textId="77777777" w:rsidR="00FC4B03" w:rsidRDefault="00FC4B03" w:rsidP="00FC4B03">
      <w:pPr>
        <w:pStyle w:val="ListParagraph"/>
        <w:numPr>
          <w:ilvl w:val="0"/>
          <w:numId w:val="1"/>
        </w:numPr>
      </w:pPr>
      <w:proofErr w:type="spellStart"/>
      <w:r>
        <w:t>tqdm</w:t>
      </w:r>
      <w:proofErr w:type="spellEnd"/>
    </w:p>
    <w:p w14:paraId="3B14050D" w14:textId="77777777" w:rsidR="00FC4B03" w:rsidRDefault="00FC4B03" w:rsidP="00FC4B03">
      <w:pPr>
        <w:pStyle w:val="Heading1"/>
      </w:pPr>
      <w:bookmarkStart w:id="4" w:name="_Toc123571494"/>
      <w:r>
        <w:t>In</w:t>
      </w:r>
      <w:r w:rsidR="002F3F6E">
        <w:t>s</w:t>
      </w:r>
      <w:r>
        <w:t>tallation</w:t>
      </w:r>
      <w:bookmarkEnd w:id="4"/>
    </w:p>
    <w:p w14:paraId="0A1286A3" w14:textId="77777777" w:rsidR="00FC4B03" w:rsidRDefault="002F3F6E" w:rsidP="002F3F6E">
      <w:pPr>
        <w:pStyle w:val="Heading2"/>
      </w:pPr>
      <w:bookmarkStart w:id="5" w:name="_Toc123571495"/>
      <w:r w:rsidRPr="002F3F6E">
        <w:t>Exe version</w:t>
      </w:r>
      <w:bookmarkEnd w:id="5"/>
    </w:p>
    <w:p w14:paraId="03C3D690" w14:textId="3244FBB1" w:rsidR="002F3F6E" w:rsidRDefault="002F3F6E" w:rsidP="002F3F6E">
      <w:r>
        <w:t xml:space="preserve">Download the zip folder from </w:t>
      </w:r>
      <w:r w:rsidR="005D0B29">
        <w:t>[]</w:t>
      </w:r>
      <w:r>
        <w:t>.  Extract the folder to a location you can find easily on your hard drive. Inside the unzipped folder will be an .exe file:</w:t>
      </w:r>
    </w:p>
    <w:p w14:paraId="0B0B0066" w14:textId="77777777" w:rsidR="002F3F6E" w:rsidRDefault="00990EE4" w:rsidP="002F3F6E">
      <w:r>
        <w:rPr>
          <w:noProof/>
        </w:rPr>
        <mc:AlternateContent>
          <mc:Choice Requires="wps">
            <w:drawing>
              <wp:anchor distT="0" distB="0" distL="114300" distR="114300" simplePos="0" relativeHeight="251659264" behindDoc="0" locked="0" layoutInCell="1" allowOverlap="1" wp14:anchorId="0B7049F0" wp14:editId="6DD132A8">
                <wp:simplePos x="0" y="0"/>
                <wp:positionH relativeFrom="column">
                  <wp:posOffset>-19050</wp:posOffset>
                </wp:positionH>
                <wp:positionV relativeFrom="paragraph">
                  <wp:posOffset>815340</wp:posOffset>
                </wp:positionV>
                <wp:extent cx="4838700" cy="190500"/>
                <wp:effectExtent l="19050" t="19050" r="19050" b="19050"/>
                <wp:wrapNone/>
                <wp:docPr id="2" name="Rectangle 2"/>
                <wp:cNvGraphicFramePr/>
                <a:graphic xmlns:a="http://schemas.openxmlformats.org/drawingml/2006/main">
                  <a:graphicData uri="http://schemas.microsoft.com/office/word/2010/wordprocessingShape">
                    <wps:wsp>
                      <wps:cNvSpPr/>
                      <wps:spPr>
                        <a:xfrm>
                          <a:off x="0" y="0"/>
                          <a:ext cx="4838700" cy="1905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31F2D09" id="Rectangle 2" o:spid="_x0000_s1026" style="position:absolute;margin-left:-1.5pt;margin-top:64.2pt;width:381pt;height:1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" filled="f" strokecolor="red" strokeweight="2.25pt"/>
            </w:pict>
          </mc:Fallback>
        </mc:AlternateContent>
      </w:r>
      <w:r w:rsidR="002F3F6E">
        <w:rPr>
          <w:noProof/>
        </w:rPr>
        <w:drawing>
          <wp:inline distT="0" distB="0" distL="0" distR="0" wp14:anchorId="0D915943" wp14:editId="1C1A0721">
            <wp:extent cx="5943600" cy="1941830"/>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1941830"/>
                    </a:xfrm>
                    <a:prstGeom prst="rect">
                      <a:avLst/>
                    </a:prstGeom>
                  </pic:spPr>
                </pic:pic>
              </a:graphicData>
            </a:graphic>
          </wp:inline>
        </w:drawing>
      </w:r>
    </w:p>
    <w:p w14:paraId="401AF15E" w14:textId="77777777" w:rsidR="00990EE4" w:rsidRDefault="00990EE4" w:rsidP="002F3F6E">
      <w:r>
        <w:t xml:space="preserve">Double click this .exe (or call it from the command prompt) to open DeuteRater-H. Nothing can be removed from this folder without risk of causing an error.  If the </w:t>
      </w:r>
      <w:r w:rsidR="00726CD0">
        <w:t>position of the .exe is inconvenient you can right click on the .exe file and select “Create shortcut”. The shortcut can be moved anywhere you desire without causing an error.</w:t>
      </w:r>
    </w:p>
    <w:p w14:paraId="64AA7259" w14:textId="77777777" w:rsidR="00726CD0" w:rsidRDefault="00726CD0" w:rsidP="00726CD0">
      <w:pPr>
        <w:pStyle w:val="Heading2"/>
      </w:pPr>
      <w:bookmarkStart w:id="6" w:name="_Toc123571496"/>
      <w:r>
        <w:t>Python Source Code Version</w:t>
      </w:r>
      <w:bookmarkEnd w:id="6"/>
    </w:p>
    <w:p w14:paraId="79F199F1" w14:textId="478FD984" w:rsidR="00726CD0" w:rsidRDefault="00726CD0" w:rsidP="00726CD0">
      <w:r>
        <w:t xml:space="preserve">Download the code from </w:t>
      </w:r>
      <w:r w:rsidR="005D0B29">
        <w:t>[]</w:t>
      </w:r>
      <w:r>
        <w:t>.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w:lastRenderedPageBreak/>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3922D98E">
            <wp:extent cx="5943600" cy="317817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178175"/>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77777777" w:rsidR="00726CD0" w:rsidRDefault="00726CD0" w:rsidP="003751A8">
      <w:pPr>
        <w:pStyle w:val="Heading1"/>
      </w:pPr>
      <w:r>
        <w:t xml:space="preserve"> </w:t>
      </w:r>
      <w:bookmarkStart w:id="7" w:name="_Toc123571497"/>
      <w:r w:rsidR="003751A8">
        <w:t>Using DeuteRater-H</w:t>
      </w:r>
      <w:bookmarkEnd w:id="7"/>
    </w:p>
    <w:p w14:paraId="397EC467" w14:textId="77777777" w:rsidR="003751A8" w:rsidRDefault="003751A8" w:rsidP="003751A8">
      <w:pPr>
        <w:pStyle w:val="Heading2"/>
      </w:pPr>
      <w:bookmarkStart w:id="8" w:name="_Toc123571498"/>
      <w:r>
        <w:t>Activating the Software</w:t>
      </w:r>
      <w:bookmarkEnd w:id="8"/>
    </w:p>
    <w:p w14:paraId="4F418739" w14:textId="77777777" w:rsidR="003751A8" w:rsidRDefault="00295878" w:rsidP="003751A8">
      <w:r>
        <w:t>With the .exe version, double click on the .exe file or call the .exe on the command prompt.  If using the python version, call __main__.py from the command line. This will open two windows.  The first is the command prompt if you did not use it to open DeuteRater-H.  It will be used to display progress bars and any errors that cause DeuteRater-H to fail:</w:t>
      </w:r>
    </w:p>
    <w:p w14:paraId="1FED6D73" w14:textId="77777777" w:rsidR="00295878" w:rsidRDefault="00295878" w:rsidP="003751A8">
      <w:r>
        <w:rPr>
          <w:noProof/>
        </w:rPr>
        <w:drawing>
          <wp:inline distT="0" distB="0" distL="0" distR="0" wp14:anchorId="0900DDC7" wp14:editId="0148CFD2">
            <wp:extent cx="5943600" cy="12750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1275080"/>
                    </a:xfrm>
                    <a:prstGeom prst="rect">
                      <a:avLst/>
                    </a:prstGeom>
                  </pic:spPr>
                </pic:pic>
              </a:graphicData>
            </a:graphic>
          </wp:inline>
        </w:drawing>
      </w:r>
    </w:p>
    <w:p w14:paraId="728CA326" w14:textId="77777777" w:rsidR="00295878" w:rsidRDefault="00295878" w:rsidP="003751A8">
      <w:r>
        <w:t>Next is the main interface window that governs all of DeuteRater-H’s operations:</w:t>
      </w:r>
    </w:p>
    <w:p w14:paraId="185BE8DC" w14:textId="12BD2DE4" w:rsidR="00295878" w:rsidRDefault="00C72455" w:rsidP="003751A8">
      <w:r>
        <w:rPr>
          <w:noProof/>
        </w:rPr>
        <w:lastRenderedPageBreak/>
        <w:drawing>
          <wp:inline distT="0" distB="0" distL="0" distR="0" wp14:anchorId="7E963A86" wp14:editId="55426E22">
            <wp:extent cx="5943600" cy="526224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2245"/>
                    </a:xfrm>
                    <a:prstGeom prst="rect">
                      <a:avLst/>
                    </a:prstGeom>
                  </pic:spPr>
                </pic:pic>
              </a:graphicData>
            </a:graphic>
          </wp:inline>
        </w:drawing>
      </w:r>
    </w:p>
    <w:p w14:paraId="190103BC" w14:textId="77777777" w:rsidR="00295878" w:rsidRDefault="00295878" w:rsidP="003751A8">
      <w:r>
        <w:t>We will go through each step in the workflow with input and output requirements. The first step is to collect the information we need to start the analysis.</w:t>
      </w:r>
    </w:p>
    <w:p w14:paraId="56F90588" w14:textId="77777777" w:rsidR="00295878" w:rsidRDefault="00F61322" w:rsidP="00F61322">
      <w:pPr>
        <w:pStyle w:val="Heading2"/>
      </w:pPr>
      <w:bookmarkStart w:id="9" w:name="_Toc123571499"/>
      <w:r>
        <w:t>Create Guide File</w:t>
      </w:r>
      <w:bookmarkEnd w:id="9"/>
    </w:p>
    <w:p w14:paraId="69D0404D" w14:textId="176D7E27" w:rsidR="00D9484A" w:rsidRDefault="00F61322" w:rsidP="00F61322">
      <w:r>
        <w:t>On the left of the interface is the “Create Guide File” button.  A Guide File is a fi</w:t>
      </w:r>
      <w:r w:rsidR="00D9484A">
        <w:t>le containing all of the lipid</w:t>
      </w:r>
      <w:r>
        <w:t>s you expect to see in your mass spectrometry files along with information to assist DeuteRater-H in locating the appropriate features, such as retention time and mas</w:t>
      </w:r>
      <w:r w:rsidR="00D9484A">
        <w:t xml:space="preserve">s. We used Agilent lipid annotator to get lipid IDs from MSMS data. We used the PCDL output option when exporting the lipid annotator results. These files contain several columns that we name next. </w:t>
      </w:r>
      <w:r w:rsidR="00C63F65">
        <w:t>The following co</w:t>
      </w:r>
      <w:r w:rsidR="003759F2">
        <w:t xml:space="preserve">lumns </w:t>
      </w:r>
      <w:proofErr w:type="gramStart"/>
      <w:r w:rsidR="003759F2">
        <w:t>must be filled out</w:t>
      </w:r>
      <w:proofErr w:type="gramEnd"/>
      <w:r w:rsidR="003759F2">
        <w:t xml:space="preserve"> or analysis will not proceed: </w:t>
      </w:r>
    </w:p>
    <w:p w14:paraId="309286A7" w14:textId="60971F7D" w:rsidR="00D9484A" w:rsidRDefault="00D9484A" w:rsidP="00F61322">
      <w:r>
        <w:t>“Name”: this is the lipid name i.e. PS 18:0_16:</w:t>
      </w:r>
      <w:proofErr w:type="gramStart"/>
      <w:r>
        <w:t>0</w:t>
      </w:r>
      <w:proofErr w:type="gramEnd"/>
    </w:p>
    <w:p w14:paraId="508FD842" w14:textId="35DDF8E5" w:rsidR="00D9484A" w:rsidRDefault="00D9484A" w:rsidP="00F61322">
      <w:r>
        <w:t>“Formula”: this is the chemical formula of the neutral lipid</w:t>
      </w:r>
    </w:p>
    <w:p w14:paraId="49C5EA45" w14:textId="274B3950" w:rsidR="00D9484A" w:rsidRDefault="00D9484A" w:rsidP="00F61322">
      <w:r>
        <w:t>“Mass”: neutral mass of lipid</w:t>
      </w:r>
    </w:p>
    <w:p w14:paraId="137CDA27" w14:textId="1F61DD0A" w:rsidR="00D9484A" w:rsidRDefault="00D9484A" w:rsidP="00F61322">
      <w:r>
        <w:lastRenderedPageBreak/>
        <w:t>“Retention Time”: retention time in minutes</w:t>
      </w:r>
    </w:p>
    <w:p w14:paraId="01390053" w14:textId="6A432EAE" w:rsidR="00C63F65" w:rsidRDefault="00D9484A" w:rsidP="00F61322">
      <w:r>
        <w:t>The remaining columns in the PCDL output can be empty because they are not used.</w:t>
      </w:r>
    </w:p>
    <w:p w14:paraId="30D1456D" w14:textId="07A13007" w:rsidR="00D9484A" w:rsidRDefault="003759F2" w:rsidP="00F61322">
      <w:r>
        <w:t xml:space="preserve">The following columns </w:t>
      </w:r>
      <w:proofErr w:type="gramStart"/>
      <w:r>
        <w:t xml:space="preserve">are </w:t>
      </w:r>
      <w:r w:rsidR="00D14499">
        <w:t xml:space="preserve">not </w:t>
      </w:r>
      <w:r>
        <w:t>needed</w:t>
      </w:r>
      <w:proofErr w:type="gramEnd"/>
      <w:r>
        <w:t xml:space="preserve"> for analysis but will be filled in by DeuteRater-H if left blank (do note that if any blanks are present in any of these columns, all data in any of these columns will be overwritten): </w:t>
      </w:r>
    </w:p>
    <w:p w14:paraId="169BF543" w14:textId="77777777" w:rsidR="00D9484A" w:rsidRDefault="003759F2" w:rsidP="00F61322">
      <w:r w:rsidRPr="003759F2">
        <w:t>Peptide Theoretical Mass</w:t>
      </w:r>
    </w:p>
    <w:p w14:paraId="66C08027" w14:textId="77777777" w:rsidR="00D9484A" w:rsidRDefault="003759F2" w:rsidP="00F61322">
      <w:proofErr w:type="spellStart"/>
      <w:r w:rsidRPr="003759F2">
        <w:t>cf</w:t>
      </w:r>
      <w:proofErr w:type="spellEnd"/>
    </w:p>
    <w:p w14:paraId="5A2D4446" w14:textId="77777777" w:rsidR="00D9484A" w:rsidRDefault="003759F2" w:rsidP="00F61322">
      <w:proofErr w:type="spellStart"/>
      <w:r w:rsidRPr="003759F2">
        <w:t>neutromers_to_extract</w:t>
      </w:r>
      <w:proofErr w:type="spellEnd"/>
    </w:p>
    <w:p w14:paraId="5B799E57" w14:textId="228DDB3B" w:rsidR="003759F2" w:rsidRDefault="003759F2" w:rsidP="00F61322">
      <w:proofErr w:type="spellStart"/>
      <w:r w:rsidRPr="003759F2">
        <w:t>literature_n</w:t>
      </w:r>
      <w:proofErr w:type="spellEnd"/>
    </w:p>
    <w:p w14:paraId="377EFD14" w14:textId="466742B6" w:rsidR="00C63F65" w:rsidRDefault="003759F2" w:rsidP="00F61322">
      <w:r>
        <w:t>All other columns are for the user’s information and may be left blank or filled with data as you wish.  A description of all columns follows:</w:t>
      </w:r>
    </w:p>
    <w:p w14:paraId="32652C0A" w14:textId="13CF47AB"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5151B4">
        <w:t>DeuteRater-H download.  This will be detailed in section</w:t>
      </w:r>
      <w:r w:rsidR="005D0B29">
        <w:t>s “Adjusting Amino Acids” and “Adjusting Post Translational Modifications”</w:t>
      </w:r>
      <w:r w:rsidR="005151B4">
        <w:t xml:space="preserve">. </w:t>
      </w:r>
    </w:p>
    <w:p w14:paraId="6E574EE0" w14:textId="13633985" w:rsidR="005151B4" w:rsidRDefault="003759F2" w:rsidP="00F61322">
      <w:r w:rsidRPr="003759F2">
        <w:t>Protein ID</w:t>
      </w:r>
      <w:r>
        <w:t xml:space="preserve"> </w:t>
      </w:r>
      <w:r w:rsidR="005151B4">
        <w:t>– a unique identification code for the protein this peptide belongs to.</w:t>
      </w:r>
    </w:p>
    <w:p w14:paraId="2679E003" w14:textId="35F03E57" w:rsidR="005151B4" w:rsidRDefault="003759F2" w:rsidP="00F61322">
      <w:r w:rsidRPr="003759F2">
        <w:t>Protein Name</w:t>
      </w:r>
      <w:r w:rsidR="005151B4">
        <w:t xml:space="preserve"> – common name of the parent protein</w:t>
      </w:r>
    </w:p>
    <w:p w14:paraId="2C9397A7" w14:textId="52E6CEC6" w:rsidR="005151B4" w:rsidRDefault="00AE148C" w:rsidP="00F61322">
      <w:r w:rsidRPr="00AE148C">
        <w:t>Precursor Retention Time (sec)</w:t>
      </w:r>
      <w:r>
        <w:t xml:space="preserve"> </w:t>
      </w:r>
      <w:r w:rsidR="005151B4">
        <w:t>–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AE148C">
        <w:t>rt_start</w:t>
      </w:r>
      <w:proofErr w:type="spellEnd"/>
      <w:r>
        <w:t xml:space="preserve"> </w:t>
      </w:r>
      <w:r w:rsidR="005151B4">
        <w:t>– the start of the elution peak.</w:t>
      </w:r>
      <w:r w:rsidR="005151B4" w:rsidRPr="005151B4">
        <w:t xml:space="preserve"> </w:t>
      </w:r>
    </w:p>
    <w:p w14:paraId="31E790CB" w14:textId="5B320221" w:rsidR="005151B4" w:rsidRPr="00F61322" w:rsidRDefault="00AE148C" w:rsidP="005151B4">
      <w:proofErr w:type="spellStart"/>
      <w:r w:rsidRPr="00AE148C">
        <w:t>rt_end</w:t>
      </w:r>
      <w:proofErr w:type="spellEnd"/>
      <w:r>
        <w:t xml:space="preserve"> </w:t>
      </w:r>
      <w:r w:rsidR="005151B4">
        <w:t>– the end of the elution peak</w:t>
      </w:r>
      <w:r>
        <w:t>.</w:t>
      </w:r>
    </w:p>
    <w:p w14:paraId="1BAA92AA" w14:textId="288893FE" w:rsidR="005151B4" w:rsidRDefault="00AE148C" w:rsidP="005151B4">
      <w:proofErr w:type="spellStart"/>
      <w:r w:rsidRPr="00AE148C">
        <w:t>rt_width</w:t>
      </w:r>
      <w:proofErr w:type="spellEnd"/>
      <w:r>
        <w:t xml:space="preserve"> </w:t>
      </w:r>
      <w:r w:rsidR="005151B4">
        <w:t xml:space="preserve">– the width of the elution peak. </w:t>
      </w:r>
    </w:p>
    <w:p w14:paraId="79C95234" w14:textId="0EE0DD85" w:rsidR="005151B4" w:rsidRDefault="00AE148C" w:rsidP="005151B4">
      <w:r w:rsidRPr="00AE148C">
        <w:t>Precursor m/z</w:t>
      </w:r>
      <w:r w:rsidR="005151B4">
        <w:t xml:space="preserve"> – observed m/z of the peptide</w:t>
      </w:r>
    </w:p>
    <w:p w14:paraId="3B639BE9" w14:textId="549F830B" w:rsidR="005151B4" w:rsidRDefault="00AE148C" w:rsidP="005151B4">
      <w:r w:rsidRPr="00AE148C">
        <w:t>Peptide Theoretical Mass</w:t>
      </w:r>
      <w:r>
        <w:t xml:space="preserve"> </w:t>
      </w:r>
      <w:r w:rsidR="005151B4">
        <w:t>– the theoretical neutral mass of this peptide</w:t>
      </w:r>
    </w:p>
    <w:p w14:paraId="77611FC5" w14:textId="77E42926" w:rsidR="005151B4" w:rsidRDefault="00AE148C" w:rsidP="005151B4">
      <w:r w:rsidRPr="00AE148C">
        <w:t>Identification Charge</w:t>
      </w:r>
      <w:r w:rsidR="005151B4">
        <w:t xml:space="preserve"> – observed charge state</w:t>
      </w:r>
    </w:p>
    <w:p w14:paraId="640CB882" w14:textId="77777777" w:rsidR="005151B4" w:rsidRDefault="005151B4" w:rsidP="005151B4">
      <w:proofErr w:type="spellStart"/>
      <w:r>
        <w:t>ptm</w:t>
      </w:r>
      <w:proofErr w:type="spellEnd"/>
      <w:r>
        <w:t xml:space="preserve"> – post translational modifications </w:t>
      </w:r>
      <w:r w:rsidR="00A04033">
        <w:t>observed</w:t>
      </w:r>
    </w:p>
    <w:p w14:paraId="570F3B73" w14:textId="77777777" w:rsidR="00A04033" w:rsidRDefault="00A04033" w:rsidP="00A04033">
      <w:proofErr w:type="spellStart"/>
      <w:r>
        <w:t>avg_ppm</w:t>
      </w:r>
      <w:proofErr w:type="spellEnd"/>
      <w:r>
        <w:t xml:space="preserve"> –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tart_loc</w:t>
      </w:r>
      <w:proofErr w:type="spellEnd"/>
      <w:r>
        <w:rPr>
          <w:rFonts w:ascii="Calibri" w:eastAsia="Times New Roman" w:hAnsi="Calibri" w:cs="Calibri"/>
          <w:color w:val="000000"/>
        </w:rPr>
        <w:t xml:space="preserve"> –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Pr>
          <w:rFonts w:ascii="Calibri" w:eastAsia="Times New Roman" w:hAnsi="Calibri" w:cs="Calibri"/>
          <w:color w:val="000000"/>
        </w:rPr>
        <w:t>end_loc</w:t>
      </w:r>
      <w:proofErr w:type="spellEnd"/>
      <w:r>
        <w:rPr>
          <w:rFonts w:ascii="Calibri" w:eastAsia="Times New Roman" w:hAnsi="Calibri" w:cs="Calibri"/>
          <w:color w:val="000000"/>
        </w:rPr>
        <w:t xml:space="preserve"> -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peptides</w:t>
      </w:r>
      <w:proofErr w:type="spellEnd"/>
      <w:r>
        <w:rPr>
          <w:rFonts w:ascii="Calibri" w:eastAsia="Times New Roman" w:hAnsi="Calibri" w:cs="Calibri"/>
          <w:color w:val="000000"/>
        </w:rPr>
        <w:t xml:space="preserve"> –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num_unique</w:t>
      </w:r>
      <w:proofErr w:type="spellEnd"/>
      <w:r>
        <w:rPr>
          <w:rFonts w:ascii="Calibri" w:eastAsia="Times New Roman" w:hAnsi="Calibri" w:cs="Calibri"/>
          <w:color w:val="000000"/>
        </w:rPr>
        <w:t xml:space="preserve"> – number of peptides observed for this protein in this analysis</w:t>
      </w:r>
    </w:p>
    <w:p w14:paraId="4907C1AC" w14:textId="083E1B5D" w:rsidR="00A04033" w:rsidRDefault="00AE148C" w:rsidP="00A04033">
      <w:pPr>
        <w:spacing w:line="240" w:lineRule="auto"/>
        <w:rPr>
          <w:rFonts w:ascii="Calibri" w:eastAsia="Times New Roman" w:hAnsi="Calibri" w:cs="Calibri"/>
          <w:color w:val="000000"/>
        </w:rPr>
      </w:pPr>
      <w:r w:rsidRPr="00AE148C">
        <w:rPr>
          <w:rFonts w:ascii="Calibri" w:eastAsia="Times New Roman" w:hAnsi="Calibri" w:cs="Calibri"/>
          <w:color w:val="000000"/>
        </w:rPr>
        <w:lastRenderedPageBreak/>
        <w:t>Homologous Proteins</w:t>
      </w:r>
      <w:r w:rsidR="00A04033">
        <w:rPr>
          <w:rFonts w:ascii="Calibri" w:eastAsia="Times New Roman" w:hAnsi="Calibri" w:cs="Calibri"/>
          <w:color w:val="000000"/>
        </w:rPr>
        <w:t xml:space="preserve"> – identifiers for homologous proteins for this peptide sequence</w:t>
      </w:r>
    </w:p>
    <w:p w14:paraId="499DACC4" w14:textId="77777777" w:rsidR="00A04033" w:rsidRDefault="00A04033" w:rsidP="00A04033">
      <w:pPr>
        <w:spacing w:line="240" w:lineRule="auto"/>
        <w:rPr>
          <w:rFonts w:ascii="Calibri" w:eastAsia="Times New Roman" w:hAnsi="Calibri" w:cs="Calibri"/>
          <w:color w:val="000000"/>
        </w:rPr>
      </w:pPr>
      <w:r>
        <w:rPr>
          <w:rFonts w:ascii="Calibri" w:eastAsia="Times New Roman" w:hAnsi="Calibri" w:cs="Calibri"/>
          <w:color w:val="000000"/>
        </w:rPr>
        <w:t xml:space="preserve">species –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gene_name</w:t>
      </w:r>
      <w:proofErr w:type="spellEnd"/>
      <w:r>
        <w:rPr>
          <w:rFonts w:ascii="Calibri" w:eastAsia="Times New Roman" w:hAnsi="Calibri" w:cs="Calibri"/>
          <w:color w:val="000000"/>
        </w:rPr>
        <w:t xml:space="preserve"> –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protein_existence</w:t>
      </w:r>
      <w:proofErr w:type="spellEnd"/>
      <w:r>
        <w:rPr>
          <w:rFonts w:ascii="Calibri" w:eastAsia="Times New Roman" w:hAnsi="Calibri" w:cs="Calibri"/>
          <w:color w:val="000000"/>
        </w:rPr>
        <w:t xml:space="preserve"> </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sequence_version</w:t>
      </w:r>
      <w:proofErr w:type="spellEnd"/>
      <w:r w:rsidR="0074383E">
        <w:rPr>
          <w:rFonts w:ascii="Calibri" w:eastAsia="Times New Roman" w:hAnsi="Calibri" w:cs="Calibri"/>
          <w:color w:val="000000"/>
        </w:rPr>
        <w:t xml:space="preserve"> –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A04033">
        <w:rPr>
          <w:rFonts w:ascii="Calibri" w:eastAsia="Times New Roman" w:hAnsi="Calibri" w:cs="Calibri"/>
          <w:color w:val="000000"/>
        </w:rPr>
        <w:t>cf</w:t>
      </w:r>
      <w:proofErr w:type="spellEnd"/>
      <w:r>
        <w:rPr>
          <w:rFonts w:ascii="Calibri" w:eastAsia="Times New Roman" w:hAnsi="Calibri" w:cs="Calibri"/>
          <w:color w:val="000000"/>
        </w:rPr>
        <w:t xml:space="preserve"> –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neutromers_to_extract</w:t>
      </w:r>
      <w:proofErr w:type="spellEnd"/>
      <w:r>
        <w:rPr>
          <w:rFonts w:ascii="Calibri" w:eastAsia="Times New Roman" w:hAnsi="Calibri" w:cs="Calibri"/>
          <w:color w:val="000000"/>
        </w:rPr>
        <w:t xml:space="preserve"> – number of isotopes to consider</w:t>
      </w:r>
    </w:p>
    <w:p w14:paraId="28A57C4E" w14:textId="61BC0E16" w:rsidR="005151B4" w:rsidRPr="00AE148C" w:rsidRDefault="00EB5903" w:rsidP="00AE148C">
      <w:pPr>
        <w:spacing w:line="240" w:lineRule="auto"/>
        <w:rPr>
          <w:rFonts w:ascii="Calibri" w:eastAsia="Times New Roman" w:hAnsi="Calibri" w:cs="Calibri"/>
          <w:color w:val="000000"/>
        </w:rPr>
      </w:pPr>
      <w:proofErr w:type="spellStart"/>
      <w:r w:rsidRPr="00EB5903">
        <w:rPr>
          <w:rFonts w:ascii="Calibri" w:eastAsia="Times New Roman" w:hAnsi="Calibri" w:cs="Calibri"/>
          <w:color w:val="000000"/>
        </w:rPr>
        <w:t>literature_n</w:t>
      </w:r>
      <w:proofErr w:type="spellEnd"/>
      <w:r>
        <w:rPr>
          <w:rFonts w:ascii="Calibri" w:eastAsia="Times New Roman" w:hAnsi="Calibri" w:cs="Calibri"/>
          <w:color w:val="000000"/>
        </w:rPr>
        <w:t xml:space="preserve"> – the number of deuteriums that can be incorporated</w:t>
      </w:r>
    </w:p>
    <w:p w14:paraId="0706746B" w14:textId="630E36F9" w:rsidR="00A9507E" w:rsidRDefault="00A9507E" w:rsidP="00F61322">
      <w:r>
        <w:t>Only peptides you put into this document will be included in the search, so if you wish to search for multiple post translational modifications, or multiple charge states each must be on a separate line.</w:t>
      </w:r>
    </w:p>
    <w:p w14:paraId="47BB1B7E" w14:textId="65210CD2" w:rsidR="0098609E" w:rsidRDefault="00BE2372" w:rsidP="00F61322">
      <w:r>
        <w:t xml:space="preserve">If necessary columns are not completely filled </w:t>
      </w:r>
      <w:r w:rsidR="002D7A8A">
        <w:t xml:space="preserve">or there is a problem </w:t>
      </w:r>
      <w:proofErr w:type="spellStart"/>
      <w:r w:rsidR="002D7A8A">
        <w:t>autofilling</w:t>
      </w:r>
      <w:proofErr w:type="spellEnd"/>
      <w:r w:rsidR="002D7A8A">
        <w:t xml:space="preserve"> the necessary columns, an error message will appear</w:t>
      </w:r>
      <w:r w:rsidR="00C8305E">
        <w:t xml:space="preserve"> as shown below</w:t>
      </w:r>
      <w:r w:rsidR="002D7A8A">
        <w:t>.  Correct the problem, save the file, and proceed.</w:t>
      </w:r>
    </w:p>
    <w:p w14:paraId="749A74C1" w14:textId="69ECB58D" w:rsidR="002D7A8A" w:rsidRDefault="00C8305E" w:rsidP="00F61322">
      <w:r>
        <w:rPr>
          <w:noProof/>
        </w:rPr>
        <w:drawing>
          <wp:inline distT="0" distB="0" distL="0" distR="0" wp14:anchorId="166CEC2C" wp14:editId="6BAD1432">
            <wp:extent cx="4562475" cy="1152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62475" cy="1152525"/>
                    </a:xfrm>
                    <a:prstGeom prst="rect">
                      <a:avLst/>
                    </a:prstGeom>
                  </pic:spPr>
                </pic:pic>
              </a:graphicData>
            </a:graphic>
          </wp:inline>
        </w:drawing>
      </w:r>
    </w:p>
    <w:p w14:paraId="38FDD7F0" w14:textId="64EE28B3" w:rsidR="00C8305E" w:rsidRDefault="00C8305E" w:rsidP="00C8305E">
      <w:pPr>
        <w:pStyle w:val="Heading2"/>
      </w:pPr>
      <w:bookmarkStart w:id="10" w:name="_Toc123571500"/>
      <w:r>
        <w:t xml:space="preserve">Rate </w:t>
      </w:r>
      <w:r w:rsidR="00141880">
        <w:t>Calculation</w:t>
      </w:r>
      <w:r>
        <w:t xml:space="preserve"> – General</w:t>
      </w:r>
      <w:bookmarkEnd w:id="10"/>
    </w:p>
    <w:p w14:paraId="2D8AAAA0" w14:textId="632F41FB" w:rsidR="00C8305E" w:rsidRDefault="00C8305E" w:rsidP="00C8305E">
      <w:r>
        <w:tab/>
        <w:t xml:space="preserve">The main portion of DeuteRater-H is the Rate Calculation </w:t>
      </w:r>
      <w:proofErr w:type="gramStart"/>
      <w:r>
        <w:t>button  (</w:t>
      </w:r>
      <w:proofErr w:type="gramEnd"/>
      <w:r>
        <w:t>red box below) which starts the analysis by going through each step checked in the “Rate Calculator Step” table (blue box below)</w:t>
      </w:r>
      <w:r w:rsidR="00A80FCB">
        <w:t>:</w:t>
      </w:r>
    </w:p>
    <w:p w14:paraId="27032BA0" w14:textId="04B17202" w:rsidR="00A80FCB" w:rsidRDefault="00AD70DB" w:rsidP="00C8305E">
      <w:r>
        <w:rPr>
          <w:noProof/>
        </w:rPr>
        <w:lastRenderedPageBreak/>
        <mc:AlternateContent>
          <mc:Choice Requires="wps">
            <w:drawing>
              <wp:anchor distT="0" distB="0" distL="114300" distR="114300" simplePos="0" relativeHeight="251664384" behindDoc="0" locked="0" layoutInCell="1" allowOverlap="1" wp14:anchorId="0BCF78AD" wp14:editId="36F674E6">
                <wp:simplePos x="0" y="0"/>
                <wp:positionH relativeFrom="margin">
                  <wp:align>right</wp:align>
                </wp:positionH>
                <wp:positionV relativeFrom="paragraph">
                  <wp:posOffset>2886075</wp:posOffset>
                </wp:positionV>
                <wp:extent cx="3124200" cy="228600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28600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15166E6F" id="Rectangle 11" o:spid="_x0000_s1026" style="position:absolute;margin-left:194.8pt;margin-top:227.25pt;width:246pt;height:180pt;z-index:2516643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" filled="f" strokecolor="#00b0f0" strokeweight="1.5pt">
                <w10:wrap anchorx="margin"/>
              </v:rect>
            </w:pict>
          </mc:Fallback>
        </mc:AlternateContent>
      </w:r>
      <w:r w:rsidR="00A80FCB">
        <w:rPr>
          <w:noProof/>
        </w:rPr>
        <mc:AlternateContent>
          <mc:Choice Requires="wps">
            <w:drawing>
              <wp:anchor distT="0" distB="0" distL="114300" distR="114300" simplePos="0" relativeHeight="251662336" behindDoc="0" locked="0" layoutInCell="1" allowOverlap="1" wp14:anchorId="21FE9291" wp14:editId="418599D5">
                <wp:simplePos x="0" y="0"/>
                <wp:positionH relativeFrom="column">
                  <wp:posOffset>2943225</wp:posOffset>
                </wp:positionH>
                <wp:positionV relativeFrom="paragraph">
                  <wp:posOffset>2247900</wp:posOffset>
                </wp:positionV>
                <wp:extent cx="30384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0384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A2482D8" id="Rectangle 10" o:spid="_x0000_s1026" style="position:absolute;margin-left:231.75pt;margin-top:177pt;width:239.25pt;height:39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" filled="f" strokecolor="red" strokeweight="1.5pt"/>
            </w:pict>
          </mc:Fallback>
        </mc:AlternateContent>
      </w:r>
      <w:r w:rsidR="00C72455">
        <w:rPr>
          <w:noProof/>
        </w:rPr>
        <w:drawing>
          <wp:inline distT="0" distB="0" distL="0" distR="0" wp14:anchorId="266F675B" wp14:editId="19A4F722">
            <wp:extent cx="5943600" cy="526224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2245"/>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455535CA" w:rsidR="00AD70DB" w:rsidRDefault="00AD70DB" w:rsidP="00C8305E">
      <w:r>
        <w:rPr>
          <w:noProof/>
        </w:rPr>
        <w:drawing>
          <wp:inline distT="0" distB="0" distL="0" distR="0" wp14:anchorId="5B931A80" wp14:editId="356C9025">
            <wp:extent cx="4743450" cy="11906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43450" cy="1190625"/>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5C11C1BE" w:rsidR="00AD70DB" w:rsidRDefault="00AD70DB" w:rsidP="00C8305E">
      <w:r>
        <w:rPr>
          <w:noProof/>
        </w:rPr>
        <w:lastRenderedPageBreak/>
        <w:drawing>
          <wp:inline distT="0" distB="0" distL="0" distR="0" wp14:anchorId="77E0270D" wp14:editId="6D471C33">
            <wp:extent cx="2152650" cy="11334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52650" cy="1133475"/>
                    </a:xfrm>
                    <a:prstGeom prst="rect">
                      <a:avLst/>
                    </a:prstGeom>
                  </pic:spPr>
                </pic:pic>
              </a:graphicData>
            </a:graphic>
          </wp:inline>
        </w:drawing>
      </w:r>
    </w:p>
    <w:p w14:paraId="3042818C" w14:textId="4A630582" w:rsidR="00AD70DB" w:rsidRDefault="00AD70DB" w:rsidP="00C8305E"/>
    <w:p w14:paraId="5891AAFB" w14:textId="7EDB9624"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DeuteRater-H</w:t>
      </w:r>
      <w:r w:rsidR="009E18AB">
        <w:rPr>
          <w:noProof/>
        </w:rPr>
        <w:t xml:space="preserve"> (“Overwrite”):</w:t>
      </w:r>
    </w:p>
    <w:p w14:paraId="065EF415" w14:textId="3841CA16" w:rsidR="00AD70DB" w:rsidRDefault="00AD70DB" w:rsidP="00C8305E">
      <w:r>
        <w:rPr>
          <w:noProof/>
        </w:rPr>
        <w:drawing>
          <wp:inline distT="0" distB="0" distL="0" distR="0" wp14:anchorId="4EF2764C" wp14:editId="46B12650">
            <wp:extent cx="4733925" cy="1219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33925" cy="1219200"/>
                    </a:xfrm>
                    <a:prstGeom prst="rect">
                      <a:avLst/>
                    </a:prstGeom>
                  </pic:spPr>
                </pic:pic>
              </a:graphicData>
            </a:graphic>
          </wp:inline>
        </w:drawing>
      </w:r>
    </w:p>
    <w:p w14:paraId="18A193F0" w14:textId="5CCCCF34" w:rsidR="00AD70DB" w:rsidRDefault="00AD70DB" w:rsidP="00C8305E">
      <w:r>
        <w:t xml:space="preserve">Second, if there are output files for a step that is currently checked present in your folder, you will be given a warning that </w:t>
      </w:r>
      <w:r w:rsidR="009E18AB">
        <w:t>you are going to overwrite output files.  “Yes” overwrites the files, “No” returns you to the main DeuteRater-H interface, and “Show Details” will list the files that will be overwritten so you may make an informed decision</w:t>
      </w:r>
      <w:r w:rsidR="00C27AA2">
        <w:t>.  You can rename your files to avoid them being overwritten, but that must be done manually.  DeuteRater-H will not do it for you</w:t>
      </w:r>
      <w:r w:rsidR="009E18AB">
        <w:t>:</w:t>
      </w:r>
    </w:p>
    <w:p w14:paraId="6EAC3E25" w14:textId="491BEFDE" w:rsidR="00AD70DB" w:rsidRDefault="00AD70DB" w:rsidP="00C8305E">
      <w:r>
        <w:rPr>
          <w:noProof/>
        </w:rPr>
        <w:drawing>
          <wp:inline distT="0" distB="0" distL="0" distR="0" wp14:anchorId="27D44DB9" wp14:editId="16B66A08">
            <wp:extent cx="3057525" cy="12573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57525" cy="1257300"/>
                    </a:xfrm>
                    <a:prstGeom prst="rect">
                      <a:avLst/>
                    </a:prstGeom>
                  </pic:spPr>
                </pic:pic>
              </a:graphicData>
            </a:graphic>
          </wp:inline>
        </w:drawing>
      </w:r>
    </w:p>
    <w:p w14:paraId="4FCDFD2D" w14:textId="14A1B286" w:rsidR="009E18AB" w:rsidRDefault="00C27AA2" w:rsidP="00C8305E">
      <w:r>
        <w:t xml:space="preserve">In addition to output spreadsheet files, three steps (“Provide Time and Enrichment”, “Rate Calculation”, and “Combine Sequence Rates”) produce folders of graphs.  If this step is redone in the same parent folders, the graph subfolders will be deleted with all their contents. </w:t>
      </w:r>
    </w:p>
    <w:p w14:paraId="1A4A692B" w14:textId="111111FD"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DeuteRater-H does not have permission to write to for whatever reason.  </w:t>
      </w:r>
    </w:p>
    <w:p w14:paraId="39813017" w14:textId="6C22C5FC" w:rsidR="00BD0801" w:rsidRDefault="00C27AA2" w:rsidP="00C8305E">
      <w:r>
        <w:t>Each step will produce a .</w:t>
      </w:r>
      <w:proofErr w:type="spellStart"/>
      <w:r>
        <w:t>tsv</w:t>
      </w:r>
      <w:proofErr w:type="spellEnd"/>
      <w:r>
        <w:t xml:space="preserve"> output file.  These are tab separated text documents which can be opened in any text editor or spreadsheet program like Microsoft Excel.  </w:t>
      </w:r>
      <w:r w:rsidR="00BD0801">
        <w:t>The .</w:t>
      </w:r>
      <w:proofErr w:type="spellStart"/>
      <w:r w:rsidR="00BD0801">
        <w:t>tsv</w:t>
      </w:r>
      <w:proofErr w:type="spellEnd"/>
      <w:r w:rsidR="00BD0801">
        <w:t xml:space="preserve"> step from a one step can be used as the input file for the next step in the Rate Calculator, allowing you to start and stop if necessary (e.g. to redo part of the analysis with different settings).  Be warned, that except for the guide file, </w:t>
      </w:r>
      <w:r w:rsidR="00BD0801">
        <w:lastRenderedPageBreak/>
        <w:t xml:space="preserve">DeuteRater-H will only check your input file for proper filetype and column names.  It will not check that the data makes sense.  </w:t>
      </w:r>
      <w:r w:rsidR="005366B2">
        <w:t>Be careful changing intermediate files before re-using them as an input file for a later step, because changes may cause DeuteRater-H to error out or give nonsensical results.</w:t>
      </w:r>
    </w:p>
    <w:p w14:paraId="0D1251AE" w14:textId="73C9A1D8" w:rsidR="0002532E" w:rsidRDefault="0002532E" w:rsidP="00C8305E">
      <w:r>
        <w:t xml:space="preserve">When running a worklist, </w:t>
      </w:r>
      <w:proofErr w:type="spellStart"/>
      <w:r>
        <w:t>rate_settings.yaml</w:t>
      </w:r>
      <w:proofErr w:type="spellEnd"/>
      <w:r>
        <w:t xml:space="preserve"> </w:t>
      </w:r>
      <w:proofErr w:type="gramStart"/>
      <w:r>
        <w:t>will be saved</w:t>
      </w:r>
      <w:proofErr w:type="gramEnd"/>
      <w:r>
        <w:t xml:space="preserve"> in your output file.  This should allow you to track what settings were used for each analysis should that be necessary.</w:t>
      </w:r>
    </w:p>
    <w:p w14:paraId="6DE32F13" w14:textId="1A8340B7" w:rsidR="00141880" w:rsidRDefault="00141880" w:rsidP="00141880">
      <w:pPr>
        <w:pStyle w:val="Heading2"/>
      </w:pPr>
      <w:bookmarkStart w:id="11" w:name="_Toc123571501"/>
      <w:r>
        <w:t>Rate Calculation – Extract</w:t>
      </w:r>
      <w:bookmarkEnd w:id="11"/>
    </w:p>
    <w:p w14:paraId="2A7E6978" w14:textId="581260B9"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w:t>
      </w:r>
      <w:proofErr w:type="spellStart"/>
      <w:r w:rsidR="006004C3">
        <w:t>mzML</w:t>
      </w:r>
      <w:proofErr w:type="spellEnd"/>
      <w:r w:rsidR="006004C3">
        <w:t xml:space="preserve"> files need to be centroided and ms level 1 only.  If you require a utility to transform your mass spectrometry data, the </w:t>
      </w:r>
      <w:proofErr w:type="spellStart"/>
      <w:r w:rsidR="006004C3">
        <w:t>msconvert</w:t>
      </w:r>
      <w:proofErr w:type="spellEnd"/>
      <w:r w:rsidR="006004C3">
        <w:t xml:space="preserve"> tool from </w:t>
      </w:r>
      <w:proofErr w:type="spellStart"/>
      <w:r w:rsidR="006004C3">
        <w:t>proteowizard</w:t>
      </w:r>
      <w:proofErr w:type="spellEnd"/>
      <w:r w:rsidR="006004C3">
        <w:t xml:space="preserve"> can do this</w:t>
      </w:r>
      <w:r w:rsidR="005D0B29">
        <w:fldChar w:fldCharType="begin"/>
      </w:r>
      <w:r w:rsidR="005D0B29">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fldChar w:fldCharType="separate"/>
      </w:r>
      <w:r w:rsidR="005D0B29" w:rsidRPr="005D0B29">
        <w:rPr>
          <w:noProof/>
          <w:vertAlign w:val="superscript"/>
        </w:rPr>
        <w:t>1</w:t>
      </w:r>
      <w:r w:rsidR="005D0B29">
        <w:fldChar w:fldCharType="end"/>
      </w:r>
      <w:r w:rsidR="006004C3">
        <w:t xml:space="preserve">.  Us the </w:t>
      </w:r>
      <w:proofErr w:type="spellStart"/>
      <w:r w:rsidR="006004C3">
        <w:t>peakpicking</w:t>
      </w:r>
      <w:proofErr w:type="spellEnd"/>
      <w:r w:rsidR="006004C3">
        <w:t xml:space="preserve"> setting to centroid.</w:t>
      </w:r>
    </w:p>
    <w:p w14:paraId="32809A23" w14:textId="48B43CB1" w:rsidR="006004C3" w:rsidRDefault="006004C3" w:rsidP="00141880">
      <w:r>
        <w:t xml:space="preserve">First you will be asked to </w:t>
      </w:r>
      <w:r w:rsidR="00B87AB4">
        <w:t>provide the guide file:</w:t>
      </w:r>
    </w:p>
    <w:p w14:paraId="45892FA9" w14:textId="3A99F465" w:rsidR="00B87AB4" w:rsidRDefault="00B87AB4" w:rsidP="00141880">
      <w:r>
        <w:rPr>
          <w:noProof/>
        </w:rPr>
        <w:drawing>
          <wp:inline distT="0" distB="0" distL="0" distR="0" wp14:anchorId="14201791" wp14:editId="2E34CC9A">
            <wp:extent cx="3028950" cy="10572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057275"/>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w:t>
      </w:r>
      <w:proofErr w:type="spellStart"/>
      <w:r>
        <w:t>mzML</w:t>
      </w:r>
      <w:proofErr w:type="spellEnd"/>
      <w:r>
        <w:t xml:space="preserve"> files.  You may select one or several at once:</w:t>
      </w:r>
    </w:p>
    <w:p w14:paraId="6390594E" w14:textId="20863977" w:rsidR="00B87AB4" w:rsidRDefault="00B87AB4" w:rsidP="00141880">
      <w:r>
        <w:rPr>
          <w:noProof/>
        </w:rPr>
        <w:drawing>
          <wp:inline distT="0" distB="0" distL="0" distR="0" wp14:anchorId="6AA8D756" wp14:editId="6A59E2DE">
            <wp:extent cx="3771900" cy="11049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71900" cy="1104900"/>
                    </a:xfrm>
                    <a:prstGeom prst="rect">
                      <a:avLst/>
                    </a:prstGeom>
                  </pic:spPr>
                </pic:pic>
              </a:graphicData>
            </a:graphic>
          </wp:inline>
        </w:drawing>
      </w:r>
    </w:p>
    <w:p w14:paraId="58574A85" w14:textId="102735D7" w:rsidR="00AF231C" w:rsidRDefault="00AF231C" w:rsidP="00141880">
      <w:r>
        <w:t>This may prompt another window warning about overwriting files if you selected files that have already been extracted.  This is because DeuteRater-H does not know the filenames of the extracted outputs until you choose the .</w:t>
      </w:r>
      <w:proofErr w:type="spellStart"/>
      <w:r>
        <w:t>mzML</w:t>
      </w:r>
      <w:proofErr w:type="spellEnd"/>
      <w:r>
        <w:t xml:space="preserve"> files to extract, so cannot determine which files may be overwritten.</w:t>
      </w:r>
    </w:p>
    <w:p w14:paraId="532D469E" w14:textId="5780A20C" w:rsidR="00B87AB4" w:rsidRDefault="00931FF5" w:rsidP="00141880">
      <w:r>
        <w:t>Each .</w:t>
      </w:r>
      <w:proofErr w:type="spellStart"/>
      <w:r>
        <w:t>mz</w:t>
      </w:r>
      <w:r w:rsidR="00E93632">
        <w:t>ML</w:t>
      </w:r>
      <w:proofErr w:type="spellEnd"/>
      <w:r>
        <w:t xml:space="preserve"> you provided to </w:t>
      </w:r>
      <w:proofErr w:type="spellStart"/>
      <w:r>
        <w:t>DeuteRater_H</w:t>
      </w:r>
      <w:proofErr w:type="spellEnd"/>
      <w:r>
        <w:t xml:space="preserve"> will have a corresponding output file.  The file will have the same name as the original </w:t>
      </w:r>
      <w:r w:rsidR="00E93632">
        <w:t>with a .</w:t>
      </w:r>
      <w:proofErr w:type="spellStart"/>
      <w:r w:rsidR="00E93632">
        <w:t>tsv</w:t>
      </w:r>
      <w:proofErr w:type="spellEnd"/>
      <w:r w:rsidR="00E93632">
        <w:t xml:space="preserve"> extension instead of an .</w:t>
      </w:r>
      <w:proofErr w:type="spellStart"/>
      <w:r w:rsidR="00E93632">
        <w:t>mzML</w:t>
      </w:r>
      <w:proofErr w:type="spellEnd"/>
      <w:r w:rsidR="00E93632">
        <w:t xml:space="preserve"> extension.  The file will be the same as the guide file with several extra columns:</w:t>
      </w:r>
    </w:p>
    <w:p w14:paraId="7CD5854A" w14:textId="793F4D4D" w:rsidR="00E93632" w:rsidRDefault="00E93632" w:rsidP="00141880">
      <w:proofErr w:type="spellStart"/>
      <w:r>
        <w:t>Id_index</w:t>
      </w:r>
      <w:proofErr w:type="spellEnd"/>
      <w:r>
        <w:t xml:space="preserve"> – an internal index of the file</w:t>
      </w:r>
    </w:p>
    <w:p w14:paraId="0C8581D4" w14:textId="43F977F2" w:rsidR="00E93632" w:rsidRDefault="00E93632" w:rsidP="00141880">
      <w:proofErr w:type="spellStart"/>
      <w:r>
        <w:t>Mz</w:t>
      </w:r>
      <w:proofErr w:type="spellEnd"/>
      <w:r>
        <w:t xml:space="preserve"> – calculated m/z value</w:t>
      </w:r>
    </w:p>
    <w:p w14:paraId="547B61BE" w14:textId="4A13ABF4" w:rsidR="00E93632" w:rsidRDefault="00E93632" w:rsidP="00141880">
      <w:r>
        <w:t>Z – charge state</w:t>
      </w:r>
    </w:p>
    <w:p w14:paraId="6FB88D26" w14:textId="0A9E342B" w:rsidR="00E93632" w:rsidRDefault="00E93632" w:rsidP="00141880">
      <w:r>
        <w:t>Rt – retention time in minutes</w:t>
      </w:r>
    </w:p>
    <w:p w14:paraId="72440905" w14:textId="6A87D802" w:rsidR="00E93632" w:rsidRDefault="00E93632" w:rsidP="00141880">
      <w:proofErr w:type="spellStart"/>
      <w:r>
        <w:lastRenderedPageBreak/>
        <w:t>N_isos</w:t>
      </w:r>
      <w:proofErr w:type="spellEnd"/>
      <w:r>
        <w:t xml:space="preserve"> – neutromers to extract</w:t>
      </w:r>
    </w:p>
    <w:p w14:paraId="7876A981" w14:textId="5076460F" w:rsidR="00E93632" w:rsidRDefault="00E93632" w:rsidP="00141880">
      <w:r>
        <w:t>Mass – neutral mass</w:t>
      </w:r>
    </w:p>
    <w:p w14:paraId="646A850A" w14:textId="2DFC2030" w:rsidR="00E93632" w:rsidRDefault="00E93632" w:rsidP="00141880">
      <w:proofErr w:type="spellStart"/>
      <w:r>
        <w:t>Mzs</w:t>
      </w:r>
      <w:proofErr w:type="spellEnd"/>
      <w:r>
        <w:t xml:space="preserve"> – the actual </w:t>
      </w:r>
      <w:proofErr w:type="spellStart"/>
      <w:r>
        <w:t>mzs</w:t>
      </w:r>
      <w:proofErr w:type="spellEnd"/>
      <w:r>
        <w:t xml:space="preserve"> found in the .</w:t>
      </w:r>
      <w:proofErr w:type="spellStart"/>
      <w:r>
        <w:t>mzML</w:t>
      </w:r>
      <w:proofErr w:type="spellEnd"/>
    </w:p>
    <w:p w14:paraId="3C6B8FA1" w14:textId="1B0F8068" w:rsidR="00E93632" w:rsidRDefault="00E93632" w:rsidP="00141880">
      <w:r w:rsidRPr="00E93632">
        <w:t>Abundances</w:t>
      </w:r>
      <w:r>
        <w:t xml:space="preserve"> – the actual </w:t>
      </w:r>
      <w:r w:rsidRPr="00E93632">
        <w:t>abundances</w:t>
      </w:r>
      <w:r>
        <w:t xml:space="preserve"> found in the .</w:t>
      </w:r>
      <w:proofErr w:type="spellStart"/>
      <w:r>
        <w:t>mzML</w:t>
      </w:r>
      <w:proofErr w:type="spellEnd"/>
    </w:p>
    <w:p w14:paraId="3CBDCB48" w14:textId="296342B0" w:rsidR="00E93632" w:rsidRDefault="00E93632" w:rsidP="00141880">
      <w:proofErr w:type="spellStart"/>
      <w:r w:rsidRPr="00E93632">
        <w:t>lookback_mzs</w:t>
      </w:r>
      <w:proofErr w:type="spellEnd"/>
      <w:r>
        <w:t xml:space="preserve"> –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B368C7">
        <w:t>lookback_abundances</w:t>
      </w:r>
      <w:proofErr w:type="spellEnd"/>
      <w:r>
        <w:t xml:space="preserve"> – abundance of the isotope peak in front of the first neutromer extracted if the extractor is extracting on an isotope other than the first</w:t>
      </w:r>
    </w:p>
    <w:p w14:paraId="4F74903C" w14:textId="48F73305" w:rsidR="00B368C7" w:rsidRDefault="00B368C7" w:rsidP="00B368C7">
      <w:proofErr w:type="spellStart"/>
      <w:r w:rsidRPr="00E93632">
        <w:t>look</w:t>
      </w:r>
      <w:r>
        <w:t>ahead</w:t>
      </w:r>
      <w:r w:rsidRPr="00E93632">
        <w:t>_mzs</w:t>
      </w:r>
      <w:proofErr w:type="spellEnd"/>
      <w:r>
        <w:t xml:space="preserve"> –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B368C7">
        <w:t>lookback_abundances</w:t>
      </w:r>
      <w:proofErr w:type="spellEnd"/>
      <w:r>
        <w:t xml:space="preserve"> - abundance of the isotope peak behind the last neutromer extracted if the extractor is extracting insufficient neutromers.</w:t>
      </w:r>
    </w:p>
    <w:p w14:paraId="2D6F243B" w14:textId="2C100A76" w:rsidR="00B368C7" w:rsidRDefault="00B368C7" w:rsidP="00B368C7">
      <w:proofErr w:type="spellStart"/>
      <w:r>
        <w:t>rt_min</w:t>
      </w:r>
      <w:proofErr w:type="spellEnd"/>
      <w:r>
        <w:t xml:space="preserve"> – minimum retention time observed</w:t>
      </w:r>
    </w:p>
    <w:p w14:paraId="61AE8757" w14:textId="793FBACD" w:rsidR="00B368C7" w:rsidRDefault="00B368C7" w:rsidP="00B368C7">
      <w:proofErr w:type="spellStart"/>
      <w:r>
        <w:t>rt_max</w:t>
      </w:r>
      <w:proofErr w:type="spellEnd"/>
      <w:r>
        <w:t xml:space="preserve"> – maximum retention time observed</w:t>
      </w:r>
    </w:p>
    <w:p w14:paraId="1CEE4A3A" w14:textId="1A8B5F29" w:rsidR="00B368C7" w:rsidRDefault="00B368C7" w:rsidP="00B368C7">
      <w:proofErr w:type="spellStart"/>
      <w:r w:rsidRPr="00B368C7">
        <w:t>baseline_signal</w:t>
      </w:r>
      <w:proofErr w:type="spellEnd"/>
      <w:r>
        <w:t xml:space="preserve"> – abundance of the baseline in the area around this neutromer envelope</w:t>
      </w:r>
    </w:p>
    <w:p w14:paraId="6D13D066" w14:textId="6C71F66A" w:rsidR="00B368C7" w:rsidRDefault="00B368C7" w:rsidP="00B368C7">
      <w:proofErr w:type="spellStart"/>
      <w:r w:rsidRPr="00B368C7">
        <w:t>signal_noise</w:t>
      </w:r>
      <w:proofErr w:type="spellEnd"/>
      <w:r>
        <w:t xml:space="preserve"> – </w:t>
      </w:r>
      <w:r w:rsidR="00D307DE">
        <w:t>irrelevant</w:t>
      </w:r>
    </w:p>
    <w:p w14:paraId="65131277" w14:textId="6E9D695A" w:rsidR="00B368C7" w:rsidRDefault="00B368C7" w:rsidP="00B368C7">
      <w:r w:rsidRPr="00B368C7">
        <w:t>mads</w:t>
      </w:r>
      <w:r>
        <w:t xml:space="preserve"> – </w:t>
      </w:r>
      <w:r w:rsidR="00D307DE">
        <w:t xml:space="preserve">an error metric </w:t>
      </w:r>
    </w:p>
    <w:p w14:paraId="652A2B84" w14:textId="6F491237" w:rsidR="00B368C7" w:rsidRDefault="00B368C7" w:rsidP="00B368C7">
      <w:proofErr w:type="spellStart"/>
      <w:r w:rsidRPr="00B368C7">
        <w:t>mzs_list</w:t>
      </w:r>
      <w:proofErr w:type="spellEnd"/>
      <w:r>
        <w:t xml:space="preserve"> – </w:t>
      </w:r>
      <w:r w:rsidR="00D307DE">
        <w:t>only filled for chromatography division setting.</w:t>
      </w:r>
    </w:p>
    <w:p w14:paraId="3FB2C4C9" w14:textId="77777777" w:rsidR="00D307DE" w:rsidRDefault="00B368C7" w:rsidP="00D307DE">
      <w:proofErr w:type="spellStart"/>
      <w:r w:rsidRPr="00B368C7">
        <w:t>intensities_list</w:t>
      </w:r>
      <w:proofErr w:type="spellEnd"/>
      <w:r>
        <w:t xml:space="preserve"> – </w:t>
      </w:r>
      <w:r w:rsidR="00D307DE">
        <w:t>only filled for chromatography division setting.</w:t>
      </w:r>
    </w:p>
    <w:p w14:paraId="16D48CA3" w14:textId="77777777" w:rsidR="00D307DE" w:rsidRDefault="00B368C7" w:rsidP="00D307DE">
      <w:proofErr w:type="spellStart"/>
      <w:r w:rsidRPr="00B368C7">
        <w:rPr>
          <w:rFonts w:ascii="Calibri" w:eastAsia="Times New Roman" w:hAnsi="Calibri" w:cs="Calibri"/>
          <w:color w:val="000000"/>
        </w:rPr>
        <w:t>rt_list</w:t>
      </w:r>
      <w:proofErr w:type="spellEnd"/>
      <w:r>
        <w:rPr>
          <w:rFonts w:ascii="Calibri" w:eastAsia="Times New Roman" w:hAnsi="Calibri" w:cs="Calibri"/>
          <w:color w:val="000000"/>
        </w:rPr>
        <w:t xml:space="preserve"> – </w:t>
      </w:r>
      <w:r w:rsidR="00D307DE">
        <w:t>only filled for chromatography division setting.</w:t>
      </w:r>
    </w:p>
    <w:p w14:paraId="481A7308" w14:textId="77777777" w:rsidR="00D307DE" w:rsidRDefault="00B368C7" w:rsidP="00D307DE">
      <w:proofErr w:type="spellStart"/>
      <w:r w:rsidRPr="00B368C7">
        <w:rPr>
          <w:rFonts w:ascii="Calibri" w:eastAsia="Times New Roman" w:hAnsi="Calibri" w:cs="Calibri"/>
          <w:color w:val="000000"/>
        </w:rPr>
        <w:t>baseline_list</w:t>
      </w:r>
      <w:proofErr w:type="spellEnd"/>
      <w:r>
        <w:rPr>
          <w:rFonts w:ascii="Calibri" w:eastAsia="Times New Roman" w:hAnsi="Calibri" w:cs="Calibri"/>
          <w:color w:val="000000"/>
        </w:rPr>
        <w:t xml:space="preserve"> –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4A6252">
        <w:rPr>
          <w:rFonts w:ascii="Calibri" w:eastAsia="Times New Roman" w:hAnsi="Calibri" w:cs="Calibri"/>
          <w:color w:val="000000"/>
        </w:rPr>
        <w:t>num_scans_combined</w:t>
      </w:r>
      <w:proofErr w:type="spellEnd"/>
      <w:r>
        <w:rPr>
          <w:rFonts w:ascii="Calibri" w:eastAsia="Times New Roman" w:hAnsi="Calibri" w:cs="Calibri"/>
          <w:color w:val="000000"/>
        </w:rPr>
        <w:t xml:space="preserve"> – the number of scans used to generate relevant values.</w:t>
      </w:r>
    </w:p>
    <w:p w14:paraId="79ADAB09" w14:textId="7F03AE94" w:rsidR="004A6252" w:rsidRDefault="004A6252" w:rsidP="00B368C7">
      <w:pPr>
        <w:spacing w:line="240" w:lineRule="auto"/>
        <w:rPr>
          <w:rFonts w:ascii="Calibri" w:eastAsia="Times New Roman" w:hAnsi="Calibri" w:cs="Calibri"/>
          <w:color w:val="000000"/>
        </w:rPr>
      </w:pPr>
      <w:proofErr w:type="spellStart"/>
      <w:r w:rsidRPr="004A6252">
        <w:rPr>
          <w:rFonts w:ascii="Calibri" w:eastAsia="Times New Roman" w:hAnsi="Calibri" w:cs="Calibri"/>
          <w:color w:val="000000"/>
        </w:rPr>
        <w:t>mzml_path</w:t>
      </w:r>
      <w:proofErr w:type="spellEnd"/>
      <w:r>
        <w:rPr>
          <w:rFonts w:ascii="Calibri" w:eastAsia="Times New Roman" w:hAnsi="Calibri" w:cs="Calibri"/>
          <w:color w:val="000000"/>
        </w:rPr>
        <w:t xml:space="preserve"> –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t>
      </w:r>
      <w:proofErr w:type="gramStart"/>
      <w:r>
        <w:rPr>
          <w:rFonts w:ascii="Calibri" w:eastAsia="Times New Roman" w:hAnsi="Calibri" w:cs="Calibri"/>
          <w:color w:val="000000"/>
        </w:rPr>
        <w:t>will be prompted</w:t>
      </w:r>
      <w:proofErr w:type="gramEnd"/>
      <w:r>
        <w:rPr>
          <w:rFonts w:ascii="Calibri" w:eastAsia="Times New Roman" w:hAnsi="Calibri" w:cs="Calibri"/>
          <w:color w:val="000000"/>
        </w:rPr>
        <w:t xml:space="preserve"> to fill out the tables associated with that step after selecting .</w:t>
      </w:r>
      <w:proofErr w:type="spellStart"/>
      <w:r>
        <w:rPr>
          <w:rFonts w:ascii="Calibri" w:eastAsia="Times New Roman" w:hAnsi="Calibri" w:cs="Calibri"/>
          <w:color w:val="000000"/>
        </w:rPr>
        <w:t>mzMLs</w:t>
      </w:r>
      <w:proofErr w:type="spell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Default="004A6252" w:rsidP="004A6252">
      <w:pPr>
        <w:pStyle w:val="Heading2"/>
      </w:pPr>
      <w:bookmarkStart w:id="12" w:name="_Toc123571502"/>
      <w:r>
        <w:t>Rate Calculation – Provide Time and Enrichment</w:t>
      </w:r>
      <w:bookmarkEnd w:id="12"/>
    </w:p>
    <w:p w14:paraId="3B620E42" w14:textId="662CA08F" w:rsidR="00B368C7" w:rsidRDefault="00A41177" w:rsidP="00141880">
      <w:r>
        <w:t xml:space="preserve">The purpose of the “Provide Time and Enrichment” </w:t>
      </w:r>
      <w:r w:rsidR="006379C4">
        <w:t xml:space="preserve">is to provide </w:t>
      </w:r>
      <w:r w:rsidR="00AF231C">
        <w:t>information on the .</w:t>
      </w:r>
      <w:proofErr w:type="spellStart"/>
      <w:r w:rsidR="00AF231C">
        <w:t>mzml</w:t>
      </w:r>
      <w:proofErr w:type="spellEnd"/>
      <w:r w:rsidR="00AF231C">
        <w:t xml:space="preserve"> files you are using.  </w:t>
      </w:r>
      <w:r w:rsidR="00E30F76">
        <w:t xml:space="preserve">If you are starting with </w:t>
      </w:r>
      <w:proofErr w:type="gramStart"/>
      <w:r w:rsidR="00E30F76">
        <w:t>this</w:t>
      </w:r>
      <w:proofErr w:type="gramEnd"/>
      <w:r w:rsidR="00E30F76">
        <w:t xml:space="preserve"> step you will be asked to select the output .</w:t>
      </w:r>
      <w:proofErr w:type="spellStart"/>
      <w:r w:rsidR="00E30F76">
        <w:t>tsvs</w:t>
      </w:r>
      <w:proofErr w:type="spellEnd"/>
      <w:r w:rsidR="00E30F76">
        <w:t xml:space="preserve"> from an extractor </w:t>
      </w:r>
      <w:r w:rsidR="00E30F76">
        <w:lastRenderedPageBreak/>
        <w:t xml:space="preserve">step, otherwise it will continue with the data that was used in the extractor. </w:t>
      </w:r>
      <w:r w:rsidR="00AF231C">
        <w:t>If step is checked you will be provided w</w:t>
      </w:r>
      <w:r w:rsidR="00620F4A">
        <w:t>ith a table like the following:</w:t>
      </w:r>
    </w:p>
    <w:p w14:paraId="37A6E87B" w14:textId="3AE3D6BF" w:rsidR="00620F4A" w:rsidRDefault="00CF660E" w:rsidP="00141880">
      <w:r>
        <w:rPr>
          <w:noProof/>
        </w:rPr>
        <w:drawing>
          <wp:inline distT="0" distB="0" distL="0" distR="0" wp14:anchorId="5FBC5DBD" wp14:editId="3894ADFF">
            <wp:extent cx="5943600" cy="28867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886710"/>
                    </a:xfrm>
                    <a:prstGeom prst="rect">
                      <a:avLst/>
                    </a:prstGeom>
                  </pic:spPr>
                </pic:pic>
              </a:graphicData>
            </a:graphic>
          </wp:inline>
        </w:drawing>
      </w:r>
    </w:p>
    <w:p w14:paraId="1C4B2C1E" w14:textId="77777777" w:rsidR="00E30F76" w:rsidRDefault="00CF660E" w:rsidP="00141880">
      <w:r>
        <w:t>Each extracted .</w:t>
      </w:r>
      <w:proofErr w:type="spellStart"/>
      <w:r>
        <w:t>tsv</w:t>
      </w:r>
      <w:proofErr w:type="spellEnd"/>
      <w:r>
        <w:t xml:space="preserve"> file will be present in the “Filename” column.  You must fill out the “Time” column and the “Subject ID” column</w:t>
      </w:r>
      <w:r w:rsidR="005635FC">
        <w:t xml:space="preserve">.  </w:t>
      </w:r>
    </w:p>
    <w:p w14:paraId="51B21F53" w14:textId="1259DB9F" w:rsidR="00CF660E" w:rsidRDefault="005635FC" w:rsidP="00141880">
      <w:r>
        <w:t>“Time”</w:t>
      </w:r>
      <w:r w:rsidR="00E30F76">
        <w:t xml:space="preserve"> must be the time since the beginning of deuterium labeling in the subject.  Days is the best unit for time.  DeuteRater-H can use any time unit so long as it is consistent, but several later filters are calibrated for time data being in units of days.  </w:t>
      </w:r>
    </w:p>
    <w:p w14:paraId="7139662B" w14:textId="4675C07F" w:rsidR="00E30F76" w:rsidRDefault="00E30F76" w:rsidP="00141880">
      <w:r>
        <w:t xml:space="preserve">“Subject ID” is a label that will applied to your data.  Different Subject IDs will not be mixed at later steps in the analysis.  This can be useful for separating data from different subjects in the same analysis, separating different </w:t>
      </w:r>
      <w:r w:rsidR="00C83A3C">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t>“ “</w:t>
      </w:r>
      <w:proofErr w:type="gramEnd"/>
      <w:r w:rsidR="00C83A3C">
        <w:t xml:space="preserve"> is considered a character so be careful to make each Subject ID for the same subject (or whatever you wish to mark) exactly the same.</w:t>
      </w:r>
    </w:p>
    <w:p w14:paraId="200C1EC7" w14:textId="03ED4F9B" w:rsidR="00C83A3C" w:rsidRDefault="00C83A3C" w:rsidP="00141880">
      <w:proofErr w:type="spellStart"/>
      <w:r>
        <w:t>Ctrl+c</w:t>
      </w:r>
      <w:proofErr w:type="spellEnd"/>
      <w:r>
        <w:t xml:space="preserve"> for copy, </w:t>
      </w:r>
      <w:proofErr w:type="spellStart"/>
      <w:r>
        <w:t>Ctrl+v</w:t>
      </w:r>
      <w:proofErr w:type="spellEnd"/>
      <w:r>
        <w:t xml:space="preserve"> for paste and del and backspace for delete are enabled for this table and the next one.</w:t>
      </w:r>
    </w:p>
    <w:p w14:paraId="4213A6C7" w14:textId="5BE7B761" w:rsidR="007D53D3" w:rsidRDefault="007D53D3" w:rsidP="00141880">
      <w:r>
        <w:t xml:space="preserve">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 </w:t>
      </w:r>
    </w:p>
    <w:p w14:paraId="45D7ACBA" w14:textId="587F23A9" w:rsidR="007D53D3" w:rsidRDefault="007D53D3" w:rsidP="00141880">
      <w:r>
        <w:t xml:space="preserve">After </w:t>
      </w:r>
      <w:r w:rsidR="004B56AD">
        <w:t>you hit proceed, another window will appear:</w:t>
      </w:r>
    </w:p>
    <w:p w14:paraId="2087DD1E" w14:textId="0C184475" w:rsidR="004B56AD" w:rsidRDefault="004B56AD" w:rsidP="00141880">
      <w:r>
        <w:rPr>
          <w:noProof/>
        </w:rPr>
        <w:lastRenderedPageBreak/>
        <w:drawing>
          <wp:inline distT="0" distB="0" distL="0" distR="0" wp14:anchorId="7BDD3DC0" wp14:editId="5E2D54BA">
            <wp:extent cx="5943600" cy="441134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11345"/>
                    </a:xfrm>
                    <a:prstGeom prst="rect">
                      <a:avLst/>
                    </a:prstGeom>
                  </pic:spPr>
                </pic:pic>
              </a:graphicData>
            </a:graphic>
          </wp:inline>
        </w:drawing>
      </w:r>
    </w:p>
    <w:p w14:paraId="1A06EAAA" w14:textId="6360765E" w:rsidR="004B56AD" w:rsidRDefault="004B56AD" w:rsidP="00141880">
      <w:r>
        <w:t xml:space="preserve">DeuteRater-H needs to know how the deuterium enrichment changes over time for each subject.  To start, adjust the “Number of Enrichment Measurements per Subject” box to the maximum number of enrichment measurements any subject has and press the “Update Table” button.  This will ensure each subject </w:t>
      </w:r>
      <w:r w:rsidR="009A39A6">
        <w:t xml:space="preserve">has enough row to fill in.  If subjects have different numbers of measurements, for example if S2 in the table above has 10 measurements, but S3 has only 5, set the “Number of Enrichment Measurements per Subject” to the higher value (10) and leave the extra rows for the subject with less blank.  So long as both “Time” and “Enrichment (in Decimal)” are blank, DeuteRater-H will discard the empty column with no problem.  </w:t>
      </w:r>
    </w:p>
    <w:p w14:paraId="06A9E0CC" w14:textId="4F6031AE" w:rsidR="009A39A6" w:rsidRDefault="009A39A6" w:rsidP="00141880">
      <w:r>
        <w:t>“Time” is the Time using whatever units you used in the last table (days are the preferred unit).  “Enrichment (in Decimal)” is the amount of deuterium in the body water of the subject, with natural enrichment being 0.  Use decimal (so .05 not 5%).  These do not have to correspond in any way to the times of the .</w:t>
      </w:r>
      <w:proofErr w:type="spellStart"/>
      <w:r>
        <w:t>mzML</w:t>
      </w:r>
      <w:proofErr w:type="spellEnd"/>
      <w:r>
        <w:t xml:space="preserve"> files you provided.</w:t>
      </w:r>
    </w:p>
    <w:p w14:paraId="1531941D" w14:textId="66C1E31B" w:rsidR="009A39A6" w:rsidRDefault="009A39A6" w:rsidP="00141880">
      <w:r>
        <w:t xml:space="preserve">You must have at least 4 measurements per subject or the fitting spline will not be able to be fit. </w:t>
      </w:r>
      <w:proofErr w:type="gramStart"/>
      <w:r w:rsidR="0032185A">
        <w:t>Also</w:t>
      </w:r>
      <w:proofErr w:type="gramEnd"/>
      <w:r w:rsidR="0032185A">
        <w:t xml:space="preserve"> every row must be completely filled or blank except for Subject Id.  </w:t>
      </w:r>
    </w:p>
    <w:p w14:paraId="34176271" w14:textId="5F23DC51" w:rsidR="0032185A" w:rsidRDefault="0032185A" w:rsidP="00141880">
      <w:r>
        <w:t xml:space="preserve">As with the previous table, </w:t>
      </w:r>
      <w:proofErr w:type="spellStart"/>
      <w:r>
        <w:t>Ctrl+c</w:t>
      </w:r>
      <w:proofErr w:type="spellEnd"/>
      <w:r>
        <w:t xml:space="preserve">, </w:t>
      </w:r>
      <w:proofErr w:type="spellStart"/>
      <w:r>
        <w:t>Ctrl+v</w:t>
      </w:r>
      <w:proofErr w:type="spellEnd"/>
      <w:r>
        <w:t>, del, and backspace are enabled.  If there is an error filling out the table you will be told to correct before proceeding.</w:t>
      </w:r>
    </w:p>
    <w:p w14:paraId="21C8D127" w14:textId="4D16333C" w:rsidR="0032185A" w:rsidRDefault="0032185A" w:rsidP="00141880">
      <w:r>
        <w:lastRenderedPageBreak/>
        <w:t>The output file is called “</w:t>
      </w:r>
      <w:proofErr w:type="spellStart"/>
      <w:r w:rsidRPr="0032185A">
        <w:t>time_enrichment_data.tsv</w:t>
      </w:r>
      <w:proofErr w:type="spellEnd"/>
      <w:r>
        <w:t>”</w:t>
      </w:r>
      <w:r w:rsidR="0094648D">
        <w:t>.</w:t>
      </w:r>
      <w:r>
        <w:t xml:space="preserve">  This file contains the exact contents of each table you filled out with a spacing column in between them and the second table’s Subject ID column called “Subject ID Enrichment” to differentiate </w:t>
      </w:r>
      <w:r w:rsidR="0094648D">
        <w:t xml:space="preserve">the two columns.  </w:t>
      </w:r>
    </w:p>
    <w:p w14:paraId="7D7B8E4D" w14:textId="0D39D9AF" w:rsidR="0094648D" w:rsidRDefault="0094648D" w:rsidP="00141880">
      <w:r>
        <w:t>Also created is a folder called “</w:t>
      </w:r>
      <w:proofErr w:type="spellStart"/>
      <w:r>
        <w:t>Enrichment_Graphs</w:t>
      </w:r>
      <w:proofErr w:type="spellEnd"/>
      <w:r>
        <w:t>”. Inside will be a graph for every subject, with red dots indicating the data you provided and the black dotted line representing the spline fit that DeuteRater-H created.  Names of graphs are subject names. Filetype is determined in the settings menu.</w:t>
      </w:r>
    </w:p>
    <w:p w14:paraId="45B162EC" w14:textId="7E702AE0" w:rsidR="0094648D" w:rsidRDefault="0094648D" w:rsidP="00141880">
      <w:r>
        <w:t>Warning: the next step uses the filenames in the “</w:t>
      </w:r>
      <w:proofErr w:type="spellStart"/>
      <w:r w:rsidRPr="0032185A">
        <w:t>time_enrichment_data.tsv</w:t>
      </w:r>
      <w:proofErr w:type="spellEnd"/>
      <w:r>
        <w:t>” file to find the extracted data.  if these files have been renamed or moved since the “</w:t>
      </w:r>
      <w:proofErr w:type="spellStart"/>
      <w:r w:rsidRPr="0032185A">
        <w:t>time_enrichment_data.tsv</w:t>
      </w:r>
      <w:proofErr w:type="spellEnd"/>
      <w:r>
        <w:t>” you must alter the filenames to match the current position if you want to use “</w:t>
      </w:r>
      <w:proofErr w:type="spellStart"/>
      <w:r>
        <w:t>time_enrichment_data.tsv</w:t>
      </w:r>
      <w:proofErr w:type="spellEnd"/>
      <w:r>
        <w:t xml:space="preserve">” as an input. </w:t>
      </w:r>
    </w:p>
    <w:p w14:paraId="610631A8" w14:textId="7F1714AD" w:rsidR="004B56AD" w:rsidRDefault="004B56AD" w:rsidP="004B56AD">
      <w:pPr>
        <w:pStyle w:val="Heading1"/>
      </w:pPr>
      <w:bookmarkStart w:id="13" w:name="_Toc123571503"/>
      <w:r>
        <w:t>Settings</w:t>
      </w:r>
      <w:bookmarkEnd w:id="13"/>
    </w:p>
    <w:p w14:paraId="33813E9D" w14:textId="5DC602A7" w:rsidR="004B56AD" w:rsidRDefault="004B56AD" w:rsidP="004B56AD">
      <w:r>
        <w:t>DeuteRater-H has several optional settings.  The most common settings to adjust are accessible from the settings menu in the main interface.  This is only useful for the current run of DeuteRater-H.  If you close and then re-open the program, all settings will return to their default values.  Default settings and any settings not in the settings menu can be altered, but be warned that this has fewer protections than the settings menu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settings.yaml</w:t>
      </w:r>
      <w:proofErr w:type="spellEnd"/>
      <w:r>
        <w:t xml:space="preserve"> </w:t>
      </w:r>
      <w:proofErr w:type="gramStart"/>
      <w:r>
        <w:t>will be saved</w:t>
      </w:r>
      <w:proofErr w:type="gramEnd"/>
      <w:r>
        <w:t xml:space="preserve"> in your output file.  This should allow you to track what settings were used for each analysis </w:t>
      </w:r>
      <w:r w:rsidR="0002532E">
        <w:t>should that be necessary.</w:t>
      </w:r>
    </w:p>
    <w:p w14:paraId="632F69DF" w14:textId="38139085" w:rsidR="004B56AD" w:rsidRDefault="004B56AD" w:rsidP="004B56AD">
      <w:pPr>
        <w:pStyle w:val="Heading2"/>
      </w:pPr>
      <w:bookmarkStart w:id="14" w:name="_Toc123571504"/>
      <w:r>
        <w:t>Settings Menu</w:t>
      </w:r>
      <w:bookmarkEnd w:id="14"/>
    </w:p>
    <w:p w14:paraId="619C19A7" w14:textId="4E10E8E0" w:rsidR="002D7DDC" w:rsidRDefault="002D7DDC" w:rsidP="002D7DDC">
      <w:r>
        <w:t>The settings menu for is accessed through using the “Options” pull-down in the main interface and selecting “Rate Calculation Settings” which is currently the only thing in the pull down:</w:t>
      </w:r>
    </w:p>
    <w:p w14:paraId="79C2B742" w14:textId="3B96BCCA" w:rsidR="002D7DDC" w:rsidRDefault="002D7DDC" w:rsidP="002D7DDC">
      <w:r>
        <w:rPr>
          <w:noProof/>
        </w:rPr>
        <w:lastRenderedPageBreak/>
        <mc:AlternateContent>
          <mc:Choice Requires="wps">
            <w:drawing>
              <wp:anchor distT="0" distB="0" distL="114300" distR="114300" simplePos="0" relativeHeight="251666432" behindDoc="0" locked="0" layoutInCell="1" allowOverlap="1" wp14:anchorId="580A9E53" wp14:editId="2E970C81">
                <wp:simplePos x="0" y="0"/>
                <wp:positionH relativeFrom="margin">
                  <wp:posOffset>-95249</wp:posOffset>
                </wp:positionH>
                <wp:positionV relativeFrom="paragraph">
                  <wp:posOffset>276224</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FDAC6E9" id="Rectangle 22" o:spid="_x0000_s1026" style="position:absolute;margin-left:-7.5pt;margin-top:21.7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" filled="f" strokecolor="red" strokeweight="2.25pt">
                <w10:wrap anchorx="margin"/>
              </v:rect>
            </w:pict>
          </mc:Fallback>
        </mc:AlternateContent>
      </w:r>
      <w:r w:rsidR="00C72455">
        <w:rPr>
          <w:noProof/>
        </w:rPr>
        <w:drawing>
          <wp:inline distT="0" distB="0" distL="0" distR="0" wp14:anchorId="20D55425" wp14:editId="2ED1A995">
            <wp:extent cx="5943600" cy="526224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5262245"/>
                    </a:xfrm>
                    <a:prstGeom prst="rect">
                      <a:avLst/>
                    </a:prstGeom>
                  </pic:spPr>
                </pic:pic>
              </a:graphicData>
            </a:graphic>
          </wp:inline>
        </w:drawing>
      </w:r>
    </w:p>
    <w:p w14:paraId="45B43482" w14:textId="51CC5A48" w:rsidR="00D42D36" w:rsidRDefault="00D42D36" w:rsidP="002D7DDC">
      <w:r>
        <w:t>This will open the following window:</w:t>
      </w:r>
    </w:p>
    <w:p w14:paraId="27B056D2" w14:textId="77777777" w:rsidR="00D42D36" w:rsidRDefault="00D42D36">
      <w:r>
        <w:br w:type="page"/>
      </w:r>
    </w:p>
    <w:p w14:paraId="3921692B" w14:textId="63501980" w:rsidR="002D7DDC" w:rsidRDefault="00C72455" w:rsidP="002D7DDC">
      <w:r>
        <w:rPr>
          <w:noProof/>
        </w:rPr>
        <w:lastRenderedPageBreak/>
        <w:drawing>
          <wp:inline distT="0" distB="0" distL="0" distR="0" wp14:anchorId="12EF3AB7" wp14:editId="6F05EC3D">
            <wp:extent cx="5943600" cy="435102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351020"/>
                    </a:xfrm>
                    <a:prstGeom prst="rect">
                      <a:avLst/>
                    </a:prstGeom>
                  </pic:spPr>
                </pic:pic>
              </a:graphicData>
            </a:graphic>
          </wp:inline>
        </w:drawing>
      </w:r>
    </w:p>
    <w:p w14:paraId="5C7FAE92" w14:textId="0B5F77C4" w:rsidR="00D42D36" w:rsidRDefault="00D42D36" w:rsidP="002D7DDC">
      <w:r>
        <w:t>To start we will discuss the buttons on the right of the screen:</w:t>
      </w:r>
    </w:p>
    <w:p w14:paraId="688256AB" w14:textId="5BACE806" w:rsidR="00D42D36" w:rsidRDefault="00D42D36" w:rsidP="002D7DDC">
      <w:r>
        <w:t>Save Settings – will save the currently displayed settings.</w:t>
      </w:r>
    </w:p>
    <w:p w14:paraId="134E156F" w14:textId="3D47CEE8" w:rsidR="00D42D36" w:rsidRDefault="00D42D36" w:rsidP="002D7DDC">
      <w:r>
        <w:t xml:space="preserve">Load Settings – will prompt you to navigate to and select a </w:t>
      </w:r>
      <w:proofErr w:type="spellStart"/>
      <w:r>
        <w:t>Rate_Settings.yaml</w:t>
      </w:r>
      <w:proofErr w:type="spellEnd"/>
      <w:r>
        <w:t xml:space="preserve"> file from a previous run of DeuteRater-H.  The settings from that file will then be displayed.  You still must save the settings for them to be applied.</w:t>
      </w:r>
    </w:p>
    <w:p w14:paraId="06D960CB" w14:textId="19ADFD53" w:rsidR="00D42D36" w:rsidRDefault="00D42D36" w:rsidP="002D7DDC">
      <w:r>
        <w:t>Exit – Exit the settings menu.  If the settings displayed in the menu are not the same as those currently in use by DeuteRater-H, you will be prompted to save.  You may choose to save or reject your changes.</w:t>
      </w:r>
    </w:p>
    <w:p w14:paraId="66675275" w14:textId="275B978F" w:rsidR="00D42D36" w:rsidRDefault="00D42D36" w:rsidP="002D7DDC">
      <w:r>
        <w:t>The settings are grouped by the process that uses them, though the names aren’t always an exact match; Enrichment Calculation is the second table for Provide Time and Enrichment, Theory Generation is Calculate Delta by Enrichment and both Rate Calculation and Combine Sequence Rates are under the Rate Calculation header. We will go through them one at a time:</w:t>
      </w:r>
    </w:p>
    <w:p w14:paraId="7FD20DA8" w14:textId="77F7F90C" w:rsidR="00D42D36" w:rsidRDefault="00D42D36" w:rsidP="002D7DDC">
      <w:r>
        <w:t>Recognize available cores – most steps of DeuteRater-H use multiprocessing to increase speed.  If this setting is “Yes” DeuteRater-H will determine how many cores you have and attempt to use all of them.</w:t>
      </w:r>
    </w:p>
    <w:p w14:paraId="7F1A3B57" w14:textId="42BFEFA4" w:rsidR="00D42D36" w:rsidRDefault="00D42D36" w:rsidP="002D7DDC">
      <w:r>
        <w:t xml:space="preserve">Default Cores to Use – </w:t>
      </w:r>
      <w:bookmarkStart w:id="15" w:name="_Hlk86052874"/>
      <w:r>
        <w:t>the number of processor cores to use for calculations if “Recognize available cores” is set to “No”.</w:t>
      </w:r>
    </w:p>
    <w:p w14:paraId="58592DAF" w14:textId="1AB96DED" w:rsidR="00C72455" w:rsidRDefault="00C72455" w:rsidP="002D7DDC">
      <w:r>
        <w:t>Graph file type – the file type for the output graphs</w:t>
      </w:r>
    </w:p>
    <w:p w14:paraId="3253A7C4" w14:textId="77777777" w:rsidR="00C72455" w:rsidRDefault="00C72455" w:rsidP="00C72455">
      <w:r>
        <w:lastRenderedPageBreak/>
        <w:t>Retention Time Unit – if the provided retention times in the guide file are seconds or minutes.</w:t>
      </w:r>
    </w:p>
    <w:p w14:paraId="4E57D535" w14:textId="77777777" w:rsidR="00C72455" w:rsidRDefault="00C72455" w:rsidP="00C72455">
      <w:r>
        <w:t>Extraction Time Window (min) – the guide file provides a retention time for each feature to be searched for.  This is the allowed error for that retention time while searching in the .</w:t>
      </w:r>
      <w:proofErr w:type="spellStart"/>
      <w:r>
        <w:t>mzML</w:t>
      </w:r>
      <w:proofErr w:type="spellEnd"/>
      <w:r>
        <w:t xml:space="preserve"> files for that feature.  Value is one way, so allowed error is plus or minus this value. Time unit is minutes.</w:t>
      </w:r>
    </w:p>
    <w:p w14:paraId="1A9B30C7" w14:textId="77777777" w:rsidR="00C72455" w:rsidRDefault="00C72455" w:rsidP="00C72455">
      <w:r>
        <w:t>Allowed m/z error (ppm) – the guide file provides a Precursor m/z for each feature to be searched for.  This is the allowed error for that m/z while searching in the .</w:t>
      </w:r>
      <w:proofErr w:type="spellStart"/>
      <w:r>
        <w:t>mzML</w:t>
      </w:r>
      <w:proofErr w:type="spellEnd"/>
      <w:r>
        <w:t xml:space="preserve"> files for that feature.  Value is one way, so allowed error is plus or minus this value. Value is ppm error.</w:t>
      </w:r>
    </w:p>
    <w:p w14:paraId="56BAD7B1" w14:textId="134F4DF4" w:rsidR="00C72455" w:rsidRDefault="00C72455" w:rsidP="002D7DDC">
      <w:r>
        <w:t>Use Chromatography Division –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bookmarkEnd w:id="15"/>
    <w:p w14:paraId="60014C05" w14:textId="044A4A53" w:rsidR="00D42D36" w:rsidRDefault="00D42D36" w:rsidP="002D7DDC">
      <w:r>
        <w:t>Minimum timepoints (enrichment)</w:t>
      </w:r>
      <w:r w:rsidR="008A3A91">
        <w:t xml:space="preserve"> – the minimum number or timepoints that are required for an enrichment curve, and thus minimum entries on the second table in Provide Time and Enrichment.</w:t>
      </w:r>
    </w:p>
    <w:p w14:paraId="311210DE" w14:textId="2BA76D57" w:rsidR="008A3A91" w:rsidRDefault="008A3A91" w:rsidP="002D7DDC">
      <w:r>
        <w:t>Default Enrichment Table Times – the default number of rows present per Subject Id in the second table in Provide Time and Enrichment.</w:t>
      </w:r>
    </w:p>
    <w:p w14:paraId="31685E4D" w14:textId="0BE9840C" w:rsidR="004429E0" w:rsidRDefault="004429E0" w:rsidP="00901BED">
      <w:proofErr w:type="spellStart"/>
      <w:r>
        <w:t>mz</w:t>
      </w:r>
      <w:proofErr w:type="spellEnd"/>
      <w:r>
        <w:t xml:space="preserve"> proximity filter (ppm) – there is a possibility that two different peptide sequences will have the same mass and retention time (especially if multiple charge states are considered).  Because DeuteRater-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p>
    <w:p w14:paraId="36803DE3" w14:textId="0E8811E2" w:rsidR="004429E0" w:rsidRDefault="004429E0" w:rsidP="00901BED">
      <w:r>
        <w:t>Retention Time proximity filter (min) – there is a possibility that two different peptide sequences will have the same mass and retention time (especially if multiple charge states are considered).  Because DeuteRater-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w:t>
      </w:r>
    </w:p>
    <w:p w14:paraId="23CE0889" w14:textId="2F80A904" w:rsidR="00220461" w:rsidRDefault="00220461" w:rsidP="00901BED">
      <w:r>
        <w:t>Minimum Peptide Length – the minimum length of a peptide to be considered for further analysis.</w:t>
      </w:r>
    </w:p>
    <w:p w14:paraId="75E0C495" w14:textId="735F62C0" w:rsidR="00220461" w:rsidRDefault="00220461" w:rsidP="00901BED">
      <w:r>
        <w:t>Minimum Allowed N Value – the minimum amount of potential deuterium sites a peptide must have to be considered for further analysis.</w:t>
      </w:r>
    </w:p>
    <w:p w14:paraId="2D5C5131" w14:textId="25154ABC" w:rsidR="00C72455" w:rsidRDefault="00C72455" w:rsidP="00901BED">
      <w:r>
        <w:t>Label Key – the amount of deuterium incorporated into any amino acid is determined by the biochemical pathways in an organism.  This may vary by organism, time of life or disease state.  This tells DeuteRater-H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70C3DAC6" w14:textId="7E11BB94" w:rsidR="00220461" w:rsidRDefault="00220461" w:rsidP="00901BED">
      <w:r>
        <w:t>Minimum Non-zero points (rate) – the number of unique times a peptide must be observed at to allow a calculation of the peptide turnover rate.</w:t>
      </w:r>
    </w:p>
    <w:p w14:paraId="09562B95" w14:textId="5DF15FA7" w:rsidR="00220461" w:rsidRDefault="00220461" w:rsidP="00901BED">
      <w:r>
        <w:t>Minimum allowed rate – the lowest peptide turnover rate that is considered valid</w:t>
      </w:r>
    </w:p>
    <w:p w14:paraId="0FEF7186" w14:textId="03D76469" w:rsidR="00220461" w:rsidRDefault="00220461" w:rsidP="00901BED">
      <w:r>
        <w:lastRenderedPageBreak/>
        <w:t>Maximum allowed rate – the highest peptide turnover rate that is considered valid.</w:t>
      </w:r>
    </w:p>
    <w:p w14:paraId="1ECA0099" w14:textId="6B2C0CD2" w:rsidR="00901BED" w:rsidRDefault="00220461" w:rsidP="002D7DDC">
      <w:r>
        <w:t xml:space="preserve">Error Graph Option – Whether or not to generate the </w:t>
      </w:r>
      <w:proofErr w:type="spellStart"/>
      <w:r>
        <w:t>Graph_Folder_Optimization</w:t>
      </w:r>
      <w:proofErr w:type="spellEnd"/>
      <w:r>
        <w:t xml:space="preserve"> folder and its associated graphs of how the error was minimized to produce the reported rate value.  “none” produces no graphs.  “approximate” produces a </w:t>
      </w:r>
      <w:r w:rsidR="00052D4E">
        <w:t>parabolic approximation of the error minimization which is slightly easier to see and faster to produce. “exact” produces the exact error minimization curve used to calculate the rate value for each peptide sequence.</w:t>
      </w:r>
    </w:p>
    <w:p w14:paraId="2FD9F9EA" w14:textId="0C805C00" w:rsidR="00052D4E" w:rsidRDefault="00052D4E" w:rsidP="002D7DDC">
      <w:r>
        <w:t xml:space="preserve">Lowest allowed isotope value (fraction of unlabeled) – Noise or mis-identification can lead to points that are theoretically impossible.  </w:t>
      </w:r>
      <w:r w:rsidR="00FC4FDF">
        <w:t>All peaks after M0 should be increasing above their unlabeled baseline value. To ensure this is the</w:t>
      </w:r>
      <w:r>
        <w:t xml:space="preserve"> case we multipl</w:t>
      </w:r>
      <w:r w:rsidR="00FC4FDF">
        <w:t>y</w:t>
      </w:r>
      <w:r>
        <w:t xml:space="preserve"> the baseline value of each isotope except M0 by this value, </w:t>
      </w:r>
      <w:r w:rsidR="00FC4FDF">
        <w:t>which should be less than 1.  If any of the isotopes drop below this setting multiplied by their baseline value, all isotope</w:t>
      </w:r>
      <w:r w:rsidR="00EE449B">
        <w:t>s</w:t>
      </w:r>
      <w:r w:rsidR="00FC4FDF">
        <w:t xml:space="preserve"> of that point are dropped.</w:t>
      </w:r>
    </w:p>
    <w:p w14:paraId="046895DA" w14:textId="752C45C9" w:rsidR="00FC4FDF" w:rsidRDefault="00EE449B" w:rsidP="002D7DDC">
      <w:r>
        <w:t>Highest allowed isotope value (fraction of unlabeled)</w:t>
      </w:r>
      <w:r w:rsidR="00FC4FDF">
        <w:t xml:space="preserve"> –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rsidR="00FC4FDF">
        <w:t>isotop</w:t>
      </w:r>
      <w:r>
        <w:t>s</w:t>
      </w:r>
      <w:r w:rsidR="00FC4FDF">
        <w:t>e</w:t>
      </w:r>
      <w:proofErr w:type="spellEnd"/>
      <w:r w:rsidR="00FC4FDF">
        <w:t xml:space="preserve"> of that point are dropped</w:t>
      </w:r>
      <w:r w:rsidR="004820C8">
        <w:t>.</w:t>
      </w:r>
    </w:p>
    <w:p w14:paraId="216BED41" w14:textId="59CFE283" w:rsidR="004820C8" w:rsidRDefault="004820C8" w:rsidP="002D7DDC">
      <w:r>
        <w:t>M0 decreasing allowed noise (fraction of unlabeled M0) –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w:t>
      </w:r>
    </w:p>
    <w:p w14:paraId="17319E20" w14:textId="08C9B2A7" w:rsidR="004820C8" w:rsidRDefault="008F0D1A" w:rsidP="002D7DDC">
      <w:r>
        <w:t xml:space="preserve">Median absolute residuals cutoff single point –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is above this value, the associated peptide rate </w:t>
      </w:r>
      <w:proofErr w:type="gramStart"/>
      <w:r>
        <w:t>will be discarded</w:t>
      </w:r>
      <w:proofErr w:type="gramEnd"/>
      <w:r>
        <w:t>.</w:t>
      </w:r>
    </w:p>
    <w:p w14:paraId="1F5F2CF7" w14:textId="35429D84" w:rsidR="008F0D1A" w:rsidRPr="002D7DDC" w:rsidRDefault="008F0D1A" w:rsidP="008F0D1A">
      <w:r>
        <w:t>Median absolute residuals cutoff two points – the error metric for assessing the goodness of a peptide rate fit is determined by the distance of the points from their fit line.  The median of the absolute value of these residuals is compared to a cutoff to determine if the rate curve is considered 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is above this value, the associated peptide rate </w:t>
      </w:r>
      <w:proofErr w:type="gramStart"/>
      <w:r>
        <w:t>will be discarded</w:t>
      </w:r>
      <w:proofErr w:type="gramEnd"/>
      <w:r>
        <w:t>.</w:t>
      </w:r>
    </w:p>
    <w:p w14:paraId="01D3C597" w14:textId="18ACB59E" w:rsidR="008F0D1A" w:rsidRDefault="008F0D1A" w:rsidP="008F0D1A">
      <w:r>
        <w:t xml:space="preserve">Median absolute residuals cutoff general –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is above this value, the associated peptide rate </w:t>
      </w:r>
      <w:proofErr w:type="gramStart"/>
      <w:r>
        <w:t>will be discarded</w:t>
      </w:r>
      <w:proofErr w:type="gramEnd"/>
      <w:r>
        <w:t>.</w:t>
      </w:r>
    </w:p>
    <w:p w14:paraId="34C02C11" w14:textId="5539C6E1" w:rsidR="00C72455" w:rsidRDefault="00C72455" w:rsidP="008F0D1A">
      <w:r>
        <w:t>Minimum number of peptide sequences per protein rate – the minimum number of peptide rates that must be combined together for a protein rate to be considered valid.</w:t>
      </w:r>
    </w:p>
    <w:p w14:paraId="1B9276CB" w14:textId="62C9BEF5" w:rsidR="008F0D1A" w:rsidRDefault="008F0D1A" w:rsidP="008F0D1A">
      <w:r>
        <w:lastRenderedPageBreak/>
        <w:t>How to combine sequences to protein – whether to use average or median to combine peptide rates to calculate protein rates.</w:t>
      </w:r>
    </w:p>
    <w:p w14:paraId="7F0FE207" w14:textId="3F6F57E2" w:rsidR="008F0D1A" w:rsidRPr="002D7DDC" w:rsidRDefault="008F0D1A" w:rsidP="002D7DDC">
      <w:r>
        <w:t xml:space="preserve">Verbose Output – whether or not to include extra columns in </w:t>
      </w:r>
      <w:r w:rsidRPr="008F0D1A">
        <w:t>Final_Protein_Rates.csv</w:t>
      </w:r>
      <w:r>
        <w:t>.  The extra columns are detailed in the “</w:t>
      </w:r>
      <w:r w:rsidRPr="008F0D1A">
        <w:t>Rate Calculation – Combine Sequence Rates</w:t>
      </w:r>
      <w:r>
        <w:t>” section of this read me.</w:t>
      </w:r>
    </w:p>
    <w:p w14:paraId="4CDC6330" w14:textId="2C40D15F" w:rsidR="004B56AD" w:rsidRDefault="004B56AD" w:rsidP="004B56AD">
      <w:pPr>
        <w:pStyle w:val="Heading2"/>
      </w:pPr>
      <w:bookmarkStart w:id="16" w:name="_Toc123571505"/>
      <w:r>
        <w:t>Adjusting Defaults or non-Menu Settings</w:t>
      </w:r>
      <w:bookmarkEnd w:id="16"/>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15025" cy="2657475"/>
                    </a:xfrm>
                    <a:prstGeom prst="rect">
                      <a:avLst/>
                    </a:prstGeom>
                  </pic:spPr>
                </pic:pic>
              </a:graphicData>
            </a:graphic>
          </wp:inline>
        </w:drawing>
      </w:r>
    </w:p>
    <w:p w14:paraId="2930396D" w14:textId="6C2DFF12" w:rsidR="00B60118" w:rsidRDefault="00B60118" w:rsidP="00B60118">
      <w:r>
        <w:t xml:space="preserve">In this folder are several files that DeuteRater-H uses to load various values.  </w:t>
      </w:r>
      <w:r w:rsidR="009B1E4B">
        <w:t xml:space="preserve">These must be altered to change default values or reach settings the settings menu does not provide access to. </w:t>
      </w:r>
      <w:r>
        <w:t xml:space="preserve">The ones we are concerned with are </w:t>
      </w:r>
      <w:proofErr w:type="spellStart"/>
      <w:r>
        <w:t>settings.yaml</w:t>
      </w:r>
      <w:proofErr w:type="spell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2674620"/>
                    </a:xfrm>
                    <a:prstGeom prst="rect">
                      <a:avLst/>
                    </a:prstGeom>
                  </pic:spPr>
                </pic:pic>
              </a:graphicData>
            </a:graphic>
          </wp:inline>
        </w:drawing>
      </w:r>
    </w:p>
    <w:p w14:paraId="688548EA" w14:textId="0D544C1B" w:rsidR="00B60118" w:rsidRDefault="00B60118" w:rsidP="00B60118">
      <w:r>
        <w:lastRenderedPageBreak/>
        <w:t xml:space="preserve">Do note that DeuteRater-H has limited checks on if these files are good, so be careful when altering them.  Also in this </w:t>
      </w:r>
      <w:proofErr w:type="gramStart"/>
      <w:r>
        <w:t>folder</w:t>
      </w:r>
      <w:proofErr w:type="gramEnd"/>
      <w:r>
        <w:t xml:space="preserve"> you will often find </w:t>
      </w:r>
      <w:proofErr w:type="spellStart"/>
      <w:r>
        <w:t>temp_guide_settings.yaml</w:t>
      </w:r>
      <w:proofErr w:type="spellEnd"/>
      <w:r>
        <w:t xml:space="preserve"> and </w:t>
      </w:r>
      <w:proofErr w:type="spellStart"/>
      <w:r>
        <w:t>temp_settings.yaml</w:t>
      </w:r>
      <w:proofErr w:type="spellEnd"/>
      <w:r>
        <w:t>.  These are temporary files created by DeuteRater-H to store temporary changes to the settings made at run time (such as if the user adjusts a value in the settings menu) and so will be deleted and recreated every time you run DeuteRater-H.  The files without the “temp_” prefix are the ones we want here.</w:t>
      </w:r>
    </w:p>
    <w:p w14:paraId="0EBDC36A" w14:textId="3A7D7E1D" w:rsidR="00B60118" w:rsidRDefault="00322EC6" w:rsidP="00B60118">
      <w:r>
        <w:t>When you open the .</w:t>
      </w:r>
      <w:proofErr w:type="spellStart"/>
      <w:r>
        <w:t>yaml</w:t>
      </w:r>
      <w:proofErr w:type="spellEnd"/>
      <w:r>
        <w:t xml:space="preserve"> (any </w:t>
      </w:r>
      <w:proofErr w:type="gramStart"/>
      <w:r>
        <w:t>code  or</w:t>
      </w:r>
      <w:proofErr w:type="gramEnd"/>
      <w:r>
        <w:t xml:space="preserve"> text editor should be able to do this) you will see something like this:</w:t>
      </w:r>
    </w:p>
    <w:p w14:paraId="7B5BF500" w14:textId="61ADBEA2" w:rsidR="00322EC6" w:rsidRDefault="00322EC6" w:rsidP="00B60118">
      <w:r>
        <w:rPr>
          <w:noProof/>
        </w:rPr>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793365"/>
                    </a:xfrm>
                    <a:prstGeom prst="rect">
                      <a:avLst/>
                    </a:prstGeom>
                  </pic:spPr>
                </pic:pic>
              </a:graphicData>
            </a:graphic>
          </wp:inline>
        </w:drawing>
      </w:r>
    </w:p>
    <w:p w14:paraId="504A5021" w14:textId="77777777" w:rsidR="00322EC6" w:rsidRDefault="00322EC6" w:rsidP="00B60118">
      <w:r>
        <w:t>This is in a code editor to aid visualization of the different points of interest.  Anything after a # (gray text in the image above) is a comment for those altering the file.  DeuteRater-H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w:t>
      </w:r>
      <w:proofErr w:type="gramStart"/>
      <w:r>
        <w:t>does will be detailed</w:t>
      </w:r>
      <w:proofErr w:type="gramEnd"/>
      <w:r>
        <w:t xml:space="preserve"> after all portions of the .</w:t>
      </w:r>
      <w:proofErr w:type="spellStart"/>
      <w:r>
        <w:t>yaml</w:t>
      </w:r>
      <w:proofErr w:type="spellEnd"/>
      <w:r>
        <w:t xml:space="preserve"> are described.</w:t>
      </w:r>
    </w:p>
    <w:p w14:paraId="522ECE67" w14:textId="39F02BB7" w:rsidR="00322EC6" w:rsidRDefault="00322EC6" w:rsidP="00B60118">
      <w:r>
        <w:t xml:space="preserve">Separated from the colon by a space are two exclamation points followed by a few letters, like !!int or !!str.  this tells DeuteRater-H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60A22FE9"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7112D7B" w14:textId="77777777" w:rsidR="00743EDA" w:rsidRPr="00743EDA" w:rsidRDefault="003824D4" w:rsidP="00743EDA">
      <w:pPr>
        <w:pStyle w:val="Heading3"/>
      </w:pPr>
      <w:bookmarkStart w:id="17" w:name="_Toc123571506"/>
      <w:proofErr w:type="spellStart"/>
      <w:r w:rsidRPr="00743EDA">
        <w:t>Guide_settings.yaml</w:t>
      </w:r>
      <w:bookmarkEnd w:id="17"/>
      <w:proofErr w:type="spellEnd"/>
    </w:p>
    <w:p w14:paraId="4F8E6982" w14:textId="3E524B1A" w:rsidR="003824D4" w:rsidRDefault="00743EDA" w:rsidP="00B60118">
      <w:proofErr w:type="spellStart"/>
      <w:r w:rsidRPr="00743EDA">
        <w:t>Guide_settings.yaml</w:t>
      </w:r>
      <w:proofErr w:type="spellEnd"/>
      <w:r>
        <w:t xml:space="preserve"> </w:t>
      </w:r>
      <w:r w:rsidR="003824D4">
        <w:t xml:space="preserve">this </w:t>
      </w:r>
      <w:proofErr w:type="gramStart"/>
      <w:r w:rsidR="003824D4">
        <w:t>is related</w:t>
      </w:r>
      <w:proofErr w:type="gramEnd"/>
      <w:r w:rsidR="003824D4">
        <w:t xml:space="preserve"> to the Create Guide File button.  Most are not useful if using the “Template” option, but will be here for completeness:</w:t>
      </w:r>
    </w:p>
    <w:p w14:paraId="0B55D24F" w14:textId="37ECC168" w:rsidR="003824D4" w:rsidRDefault="003824D4" w:rsidP="00B60118">
      <w:proofErr w:type="spellStart"/>
      <w:r>
        <w:lastRenderedPageBreak/>
        <w:t>Mass_cuttoffs</w:t>
      </w:r>
      <w:proofErr w:type="spellEnd"/>
      <w:r>
        <w:t xml:space="preserve"> –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052A4B43" w:rsidR="00881143" w:rsidRDefault="00881143" w:rsidP="00881143">
      <w:proofErr w:type="spellStart"/>
      <w:r w:rsidRPr="00881143">
        <w:t>rt_proximity_tolerance</w:t>
      </w:r>
      <w:proofErr w:type="spellEnd"/>
      <w:r>
        <w:t xml:space="preserve"> – there is a possibility that two different peptide sequences will have the same mass and retention time (especially if multiple charge states are considered).  Because DeuteRater-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Relevant for the PEAKS settings, not Template.</w:t>
      </w:r>
    </w:p>
    <w:p w14:paraId="585AE693" w14:textId="15F06EFB" w:rsidR="009B1E4B" w:rsidRDefault="00881143" w:rsidP="00B60118">
      <w:proofErr w:type="spellStart"/>
      <w:r>
        <w:t>mz</w:t>
      </w:r>
      <w:proofErr w:type="spellEnd"/>
      <w:r>
        <w:t xml:space="preserve"> proximity filter (ppm) – there is a possibility that two different peptide sequences will have the same mass and retention time (especially if multiple charge states are considered).  Because DeuteRater-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77777777" w:rsidR="00881143" w:rsidRDefault="00881143" w:rsidP="00881143">
      <w:proofErr w:type="spellStart"/>
      <w:r>
        <w:t>Start_time</w:t>
      </w:r>
      <w:proofErr w:type="spellEnd"/>
      <w:r>
        <w:t xml:space="preserve"> – the minimum retention time allowed. Relevant for the PEAKS settings, not Template.</w:t>
      </w:r>
    </w:p>
    <w:p w14:paraId="36FBB208" w14:textId="77777777" w:rsidR="00F531EE" w:rsidRDefault="00881143" w:rsidP="00F531EE">
      <w:proofErr w:type="spellStart"/>
      <w:r w:rsidRPr="00881143">
        <w:t>study_type</w:t>
      </w:r>
      <w:proofErr w:type="spellEnd"/>
      <w:r>
        <w:t xml:space="preserve"> - the amount of deuterium incorporated into any amino acid is determined by the biochemical pathways in an organism.  This may vary by organism, time of life or disease state.  This tells DeuteRater-H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F531EE">
        <w:t>aa_elemental_composition_path</w:t>
      </w:r>
      <w:proofErr w:type="spellEnd"/>
      <w:r>
        <w:t xml:space="preserve"> –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526A6D">
        <w:t>aa_labeling_sites_path</w:t>
      </w:r>
      <w:proofErr w:type="spellEnd"/>
      <w:r>
        <w:t xml:space="preserve"> –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743EDA">
        <w:t>elements_path</w:t>
      </w:r>
      <w:proofErr w:type="spellEnd"/>
      <w:r>
        <w:t xml:space="preserve"> – the name of the file in resource file that has details on each element and their isotopes.  This file is detailed in the “</w:t>
      </w:r>
      <w:r w:rsidRPr="00743EDA">
        <w:t>Adding new elements</w:t>
      </w:r>
      <w:r>
        <w:t>” section of this read me.</w:t>
      </w:r>
    </w:p>
    <w:p w14:paraId="28A3EE95" w14:textId="0A9994CA" w:rsidR="00743EDA" w:rsidRDefault="00743EDA" w:rsidP="00B60118">
      <w:proofErr w:type="spellStart"/>
      <w:r w:rsidRPr="00743EDA">
        <w:t>post_translational_modifications_path</w:t>
      </w:r>
      <w:proofErr w:type="spellEnd"/>
      <w:r>
        <w:t xml:space="preserve"> – the name of the file in resource file that has details on post-translational modification.  This file is detailed in the “</w:t>
      </w:r>
      <w:r w:rsidRPr="00743EDA">
        <w:t>Adjusting Post Translational Modifications</w:t>
      </w:r>
      <w:r>
        <w:t>” section of this read me.</w:t>
      </w:r>
    </w:p>
    <w:p w14:paraId="40EDACD3" w14:textId="0E12B55A" w:rsidR="00743EDA" w:rsidRDefault="00743EDA" w:rsidP="00B60118">
      <w:proofErr w:type="spellStart"/>
      <w:r>
        <w:t>Min_charge_state</w:t>
      </w:r>
      <w:proofErr w:type="spellEnd"/>
      <w:r>
        <w:t xml:space="preserve"> – when making a guide file from PEAKS, charge states for each peptide will be automatically generated.  This sets the minimum charge state.  No function for “Template” settings.</w:t>
      </w:r>
    </w:p>
    <w:p w14:paraId="5A682EE4" w14:textId="7771B7B9" w:rsidR="00743EDA" w:rsidRDefault="00743EDA" w:rsidP="00743EDA">
      <w:proofErr w:type="spellStart"/>
      <w:r>
        <w:t>Max_charge_state</w:t>
      </w:r>
      <w:proofErr w:type="spellEnd"/>
      <w:r>
        <w:t xml:space="preserve"> – when making a guide file from PEAKS, charge states for each peptide will be automatically generated.  This sets the maximum charge state.  No function for “Template” settings.</w:t>
      </w:r>
    </w:p>
    <w:p w14:paraId="7EC3F237" w14:textId="6E4039B4" w:rsidR="00743EDA" w:rsidRDefault="00FC7254" w:rsidP="00743EDA">
      <w:pPr>
        <w:pStyle w:val="Heading3"/>
      </w:pPr>
      <w:bookmarkStart w:id="18" w:name="_Toc123571507"/>
      <w:proofErr w:type="spellStart"/>
      <w:r>
        <w:t>Settings.yaml</w:t>
      </w:r>
      <w:bookmarkEnd w:id="18"/>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27D077AA" w:rsidR="00FC7254" w:rsidRDefault="00FC7254" w:rsidP="00FC7254">
      <w:proofErr w:type="spellStart"/>
      <w:r w:rsidRPr="00FC7254">
        <w:lastRenderedPageBreak/>
        <w:t>debug_level</w:t>
      </w:r>
      <w:proofErr w:type="spellEnd"/>
      <w:r>
        <w:t xml:space="preserve"> – if this is at 0, DeuteRater-H will run normally. If it is set at 1, it will deactivate multiprocessing for easier troubleshooting.  Should only be changed from 0 if troubleshooting.</w:t>
      </w:r>
    </w:p>
    <w:p w14:paraId="3C0BE904" w14:textId="41B8EEA4" w:rsidR="00FC7254" w:rsidRDefault="00FC7254" w:rsidP="00FC7254">
      <w:proofErr w:type="spellStart"/>
      <w:r w:rsidRPr="00FC7254">
        <w:t>recognize_available_cores</w:t>
      </w:r>
      <w:proofErr w:type="spellEnd"/>
      <w:r>
        <w:t xml:space="preserve"> – </w:t>
      </w:r>
      <w:r w:rsidRPr="00FC7254">
        <w:t>most steps of DeuteRater-H use multiprocessing to increase speed.  If this setting is “Yes” DeuteRater-H will determine how many cores you have and 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FC7254">
        <w:t>n_processors</w:t>
      </w:r>
      <w:proofErr w:type="spellEnd"/>
      <w:r>
        <w:t xml:space="preserve"> –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3A43A6FE" w:rsidR="00722B4C" w:rsidRDefault="00C17D7A" w:rsidP="00722B4C">
      <w:proofErr w:type="spellStart"/>
      <w:r w:rsidRPr="00C17D7A">
        <w:t>id_file_rt_unit</w:t>
      </w:r>
      <w:proofErr w:type="spellEnd"/>
      <w:r>
        <w:t xml:space="preserve"> </w:t>
      </w:r>
      <w:proofErr w:type="gramStart"/>
      <w:r>
        <w:t xml:space="preserve">– </w:t>
      </w:r>
      <w:r w:rsidR="00722B4C" w:rsidRPr="00722B4C">
        <w:t xml:space="preserve"> if</w:t>
      </w:r>
      <w:proofErr w:type="gramEnd"/>
      <w:r w:rsidR="00722B4C" w:rsidRPr="00722B4C">
        <w:t xml:space="preserve">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722B4C">
        <w:t>trim_ids_to_mzml_bounds</w:t>
      </w:r>
      <w:proofErr w:type="spellEnd"/>
      <w:r>
        <w:t xml:space="preserve"> – </w:t>
      </w:r>
      <w:r w:rsidR="00561A9D">
        <w:t xml:space="preserve">used in the extractor. </w:t>
      </w:r>
      <w:proofErr w:type="gramStart"/>
      <w:r>
        <w:t>if</w:t>
      </w:r>
      <w:proofErr w:type="gramEnd"/>
      <w:r>
        <w:t xml:space="preserve"> this is true, any id in an .</w:t>
      </w:r>
      <w:proofErr w:type="spellStart"/>
      <w:r>
        <w:t>mzML</w:t>
      </w:r>
      <w:proofErr w:type="spell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957421">
        <w:t>chunk_size</w:t>
      </w:r>
      <w:proofErr w:type="spellEnd"/>
      <w:r>
        <w:t xml:space="preserve"> –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lines long, then split the identification file evenly among the processors. This is to preserve memory when analyzing very large .</w:t>
      </w:r>
      <w:proofErr w:type="spellStart"/>
      <w:r w:rsidR="00561A9D">
        <w:t>mzMLs</w:t>
      </w:r>
      <w:proofErr w:type="spellEnd"/>
      <w:r w:rsidR="00561A9D">
        <w:t>.</w:t>
      </w:r>
    </w:p>
    <w:p w14:paraId="20E13206" w14:textId="1D5BBB55" w:rsidR="00561A9D" w:rsidRDefault="00957421" w:rsidP="00561A9D">
      <w:proofErr w:type="spellStart"/>
      <w:r w:rsidRPr="00957421">
        <w:t>chunking_method_threshold</w:t>
      </w:r>
      <w:proofErr w:type="spellEnd"/>
      <w:r>
        <w:t xml:space="preserve"> –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lines long, then split the identification file evenly among the processors. This is to preserve memory when analyzing very large .</w:t>
      </w:r>
      <w:proofErr w:type="spellStart"/>
      <w:r w:rsidR="00561A9D">
        <w:t>mzMLs</w:t>
      </w:r>
      <w:proofErr w:type="spellEnd"/>
      <w:r w:rsidR="00561A9D">
        <w:t>.</w:t>
      </w:r>
    </w:p>
    <w:p w14:paraId="57840EBB" w14:textId="42E9F120" w:rsidR="00561A9D" w:rsidRDefault="00561A9D" w:rsidP="00561A9D">
      <w:proofErr w:type="spellStart"/>
      <w:r w:rsidRPr="00561A9D">
        <w:t>max_valid_angle</w:t>
      </w:r>
      <w:proofErr w:type="spellEnd"/>
      <w:r>
        <w:t xml:space="preserve"> –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F67B05">
        <w:t>peak_ratio_denominator</w:t>
      </w:r>
      <w:proofErr w:type="spellEnd"/>
      <w:r>
        <w:t xml:space="preserve"> –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F67B05">
        <w:t>time_window</w:t>
      </w:r>
      <w:proofErr w:type="spellEnd"/>
      <w:r>
        <w:t xml:space="preserve"> –</w:t>
      </w:r>
      <w:r w:rsidRPr="00F67B05">
        <w:t xml:space="preserve"> the guide file provides a retention time for each feature to be searched for.  This is the allowed error for that retention time while searching in the .</w:t>
      </w:r>
      <w:proofErr w:type="spellStart"/>
      <w:r w:rsidRPr="00F67B05">
        <w:t>mzML</w:t>
      </w:r>
      <w:proofErr w:type="spellEnd"/>
      <w:r w:rsidRPr="00F67B05">
        <w:t xml:space="preserve">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F67B05">
        <w:t>ppm_window</w:t>
      </w:r>
      <w:proofErr w:type="spellEnd"/>
      <w:r>
        <w:t xml:space="preserve"> – </w:t>
      </w:r>
      <w:r w:rsidR="00D47831" w:rsidRPr="00D47831">
        <w:t>the guide file provides a Precursor m/z for each feature to be searched for.  This is the allowed error for that m/z while searching in the .</w:t>
      </w:r>
      <w:proofErr w:type="spellStart"/>
      <w:r w:rsidR="00D47831" w:rsidRPr="00D47831">
        <w:t>mzML</w:t>
      </w:r>
      <w:proofErr w:type="spellEnd"/>
      <w:r w:rsidR="00D47831" w:rsidRPr="00D47831">
        <w:t xml:space="preserve">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0BEA137F" w:rsidR="00D47831" w:rsidRDefault="00D47831" w:rsidP="00561A9D">
      <w:proofErr w:type="spellStart"/>
      <w:r w:rsidRPr="00D47831">
        <w:t>label_key</w:t>
      </w:r>
      <w:proofErr w:type="spellEnd"/>
      <w:r>
        <w:t xml:space="preserve"> – </w:t>
      </w:r>
      <w:r w:rsidRPr="00D47831">
        <w:t>the amount of deuterium incorporated into any amino acid is determined by the biochemical pathways in an organism.  This may vary by organism, time of life or disease state.  This tells DeuteRater-H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D47831">
        <w:lastRenderedPageBreak/>
        <w:t>aa_labeling_sites_path</w:t>
      </w:r>
      <w:proofErr w:type="spellEnd"/>
      <w:r>
        <w:t xml:space="preserve"> –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D47831">
        <w:t>peak_lookback</w:t>
      </w:r>
      <w:proofErr w:type="spellEnd"/>
      <w:r>
        <w:t xml:space="preserve"> – Used in the extractor. The number of peaks to look for in front of the first neutromer for troubleshooting the extractor.</w:t>
      </w:r>
    </w:p>
    <w:p w14:paraId="2B44E103" w14:textId="47674077" w:rsidR="00D47831" w:rsidRDefault="00D47831" w:rsidP="00D47831">
      <w:proofErr w:type="spellStart"/>
      <w:r w:rsidRPr="00D47831">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D47831">
        <w:t>baseline_lookback</w:t>
      </w:r>
      <w:proofErr w:type="spellEnd"/>
      <w:r>
        <w:t xml:space="preserve"> – Used in the extractor.  The amount of m/z to examine for the baseline calculation both before and after the precursor m/z.</w:t>
      </w:r>
    </w:p>
    <w:p w14:paraId="49729696" w14:textId="28332105" w:rsidR="00D47831" w:rsidRDefault="00D47831" w:rsidP="00561A9D">
      <w:proofErr w:type="spellStart"/>
      <w:r w:rsidRPr="00D47831">
        <w:t>min_envelopes_to_combine</w:t>
      </w:r>
      <w:proofErr w:type="spellEnd"/>
      <w:r>
        <w:t xml:space="preserve"> – 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D47831">
        <w:t>zscore_cutoff</w:t>
      </w:r>
      <w:proofErr w:type="spellEnd"/>
      <w:r>
        <w:t xml:space="preserve"> –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3E7A1742" w:rsidR="00535529" w:rsidRDefault="00535529" w:rsidP="00561A9D">
      <w:proofErr w:type="spellStart"/>
      <w:r w:rsidRPr="00535529">
        <w:t>rt_proximity_tolerance</w:t>
      </w:r>
      <w:proofErr w:type="spellEnd"/>
      <w:r>
        <w:t xml:space="preserve"> – there is a possibility that two different peptide sequences will have the same mass and retention time (especially if multiple charge states are considered).  Because DeuteRater-H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t>“</w:t>
      </w:r>
      <w:r w:rsidRPr="00535529">
        <w:t>Retention Time proximity filter (min)</w:t>
      </w:r>
      <w:r>
        <w:t>” in the settings menu.</w:t>
      </w:r>
    </w:p>
    <w:p w14:paraId="5F3A57F5" w14:textId="7441396A" w:rsidR="00535529" w:rsidRDefault="00535529" w:rsidP="00561A9D">
      <w:proofErr w:type="spellStart"/>
      <w:r w:rsidRPr="00535529">
        <w:t>mz_proximity_tolerance</w:t>
      </w:r>
      <w:proofErr w:type="spellEnd"/>
      <w:r>
        <w:t xml:space="preserve"> – </w:t>
      </w:r>
      <w:r w:rsidRPr="00535529">
        <w:t>there is a possibility that two different peptide sequences will have the same mass and retention time (especially if multiple charge states are considered).  Because DeuteRater-H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t xml:space="preserve"> </w:t>
      </w:r>
      <w:r w:rsidR="00E8428F">
        <w:t xml:space="preserve">Default value for </w:t>
      </w:r>
      <w:r>
        <w:t>“</w:t>
      </w:r>
      <w:r w:rsidRPr="00535529">
        <w:t>Allowed m/z error (ppm)</w:t>
      </w:r>
      <w:r>
        <w:t>”.</w:t>
      </w:r>
    </w:p>
    <w:p w14:paraId="17BA4D97" w14:textId="7757D3B8" w:rsidR="00535529" w:rsidRDefault="00535529" w:rsidP="00561A9D">
      <w:proofErr w:type="spellStart"/>
      <w:r w:rsidRPr="00535529">
        <w:t>min_aa_sequence_length</w:t>
      </w:r>
      <w:proofErr w:type="spellEnd"/>
      <w:r>
        <w:t xml:space="preserve"> </w:t>
      </w:r>
      <w:r w:rsidRPr="00535529">
        <w:t>–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535529">
        <w:t>min_allowed_n_values</w:t>
      </w:r>
      <w:proofErr w:type="spellEnd"/>
      <w: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72414C02" w14:textId="2054FAE7" w:rsidR="00681AD6" w:rsidRDefault="00681AD6" w:rsidP="00561A9D">
      <w:proofErr w:type="spellStart"/>
      <w:r w:rsidRPr="00681AD6">
        <w:t>starting_enrichment_table_timepoints</w:t>
      </w:r>
      <w:proofErr w:type="spellEnd"/>
      <w:r>
        <w:t xml:space="preserve"> –</w:t>
      </w:r>
      <w:r w:rsidRPr="00681AD6">
        <w:t xml:space="preserve"> the default number of rows present per Subject Id in the second table in Provide Time and Enrichment.</w:t>
      </w:r>
      <w:r>
        <w:t xml:space="preserve"> </w:t>
      </w:r>
      <w:r w:rsidR="00E8428F">
        <w:t xml:space="preserve">Default value for </w:t>
      </w:r>
      <w:r>
        <w:t>“</w:t>
      </w:r>
      <w:r w:rsidRPr="00681AD6">
        <w:t>Default Enrichment Table Times</w:t>
      </w:r>
      <w:r>
        <w:t>” in the settings menu.</w:t>
      </w:r>
    </w:p>
    <w:p w14:paraId="2BBB19E2" w14:textId="19407593" w:rsidR="00681AD6" w:rsidRDefault="00750E98" w:rsidP="00561A9D">
      <w:proofErr w:type="spellStart"/>
      <w:r w:rsidRPr="00750E98">
        <w:t>max_enrichment_allowed</w:t>
      </w:r>
      <w:proofErr w:type="spellEnd"/>
      <w:r>
        <w:t xml:space="preserve"> – the maximum allowed deuterium enrichment.  This is mainly to ensure the values are in decimal not percent. </w:t>
      </w:r>
    </w:p>
    <w:p w14:paraId="58EB3FFF" w14:textId="28AAB58E" w:rsidR="00750E98" w:rsidRDefault="00750E98" w:rsidP="00561A9D">
      <w:proofErr w:type="spellStart"/>
      <w:r w:rsidRPr="00750E98">
        <w:t>error_estimation</w:t>
      </w:r>
      <w:proofErr w:type="spellEnd"/>
      <w:r>
        <w:t xml:space="preserve"> – </w:t>
      </w:r>
      <w:r w:rsidRPr="00750E98">
        <w:t xml:space="preserve">Whether or not to generate the </w:t>
      </w:r>
      <w:proofErr w:type="spellStart"/>
      <w:r w:rsidRPr="00750E98">
        <w:t>Graph_Folder_Optimization</w:t>
      </w:r>
      <w:proofErr w:type="spellEnd"/>
      <w:r w:rsidRPr="00750E98">
        <w:t xml:space="preserve"> folder and its associated graphs of how the error was minimized to produce the reported rate value.  “none” produces no graphs.  </w:t>
      </w:r>
      <w:r w:rsidRPr="00750E98">
        <w:lastRenderedPageBreak/>
        <w:t>“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8428F">
        <w:t>min_non_zero_timepoints_rate</w:t>
      </w:r>
      <w:proofErr w:type="spellEnd"/>
      <w:r>
        <w:t xml:space="preserve"> –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8428F">
        <w:t>min_allowed_timepoints_enrichment</w:t>
      </w:r>
      <w:proofErr w:type="spellEnd"/>
      <w:r>
        <w:t xml:space="preserve"> –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8428F">
        <w:t>minimum_allowed_sequence_rate</w:t>
      </w:r>
      <w:proofErr w:type="spellEnd"/>
      <w:r>
        <w:t xml:space="preserve"> –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8428F">
        <w:t>maximum_allowed_sequence_rate</w:t>
      </w:r>
      <w:proofErr w:type="spellEnd"/>
      <w:r>
        <w:t xml:space="preserve"> –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E449B">
        <w:t>minimum_sequences_to_combine_for_protein_rate</w:t>
      </w:r>
      <w:proofErr w:type="spellEnd"/>
      <w:r>
        <w:t xml:space="preserve"> –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E449B">
        <w:t>lowest_allowed_norm_isotope</w:t>
      </w:r>
      <w:proofErr w:type="spellEnd"/>
      <w:r>
        <w:t xml:space="preserve"> –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E449B">
        <w:t>highest_allowed_norm_isotope</w:t>
      </w:r>
      <w:proofErr w:type="spellEnd"/>
      <w:r>
        <w:t xml:space="preserve"> –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E449B">
        <w:t>m0_decreasing_allowed_noise</w:t>
      </w:r>
      <w:r>
        <w:t xml:space="preserve"> –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E449B">
        <w:t>median_absolute_residuals_cutoff_single_point</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is above this value, the associated peptide rate </w:t>
      </w:r>
      <w:proofErr w:type="gramStart"/>
      <w:r>
        <w:t>will be discarded</w:t>
      </w:r>
      <w:proofErr w:type="gramEnd"/>
      <w:r>
        <w:t>. Default value for “Median absolute residuals cutoff single point” in the settings menu.</w:t>
      </w:r>
    </w:p>
    <w:p w14:paraId="78120C7E" w14:textId="14F4DFEC" w:rsidR="00BD5767" w:rsidRDefault="00BD5767" w:rsidP="00BD5767">
      <w:proofErr w:type="spellStart"/>
      <w:r w:rsidRPr="00BD5767">
        <w:lastRenderedPageBreak/>
        <w:t>median_absolute_residuals_cutoff_two_points</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is above this value, the associated peptide rate </w:t>
      </w:r>
      <w:proofErr w:type="gramStart"/>
      <w:r>
        <w:t>will be discarded</w:t>
      </w:r>
      <w:proofErr w:type="gramEnd"/>
      <w:r>
        <w:t>.  Default value for “Median absolute residuals cutoff two points” in the settings menu.</w:t>
      </w:r>
    </w:p>
    <w:p w14:paraId="7C885B56" w14:textId="58717DD3" w:rsidR="00BD5767" w:rsidRDefault="00BD5767" w:rsidP="00BD5767">
      <w:proofErr w:type="spellStart"/>
      <w:r w:rsidRPr="00BD5767">
        <w:t>median_absolute_residuals_cutoff_general</w:t>
      </w:r>
      <w:proofErr w:type="spellEnd"/>
      <w:r>
        <w:t xml:space="preserve"> –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is above this value, the associated peptide rate </w:t>
      </w:r>
      <w:proofErr w:type="gramStart"/>
      <w:r>
        <w:t>will be discarded</w:t>
      </w:r>
      <w:proofErr w:type="gramEnd"/>
      <w:r>
        <w:t>. Default value for “Median absolute residuals cutoff general” in the settings menu.</w:t>
      </w:r>
    </w:p>
    <w:p w14:paraId="075FB398" w14:textId="68E35393" w:rsidR="00BD5767" w:rsidRDefault="00876AE8" w:rsidP="00BD5767">
      <w:proofErr w:type="spellStart"/>
      <w:r w:rsidRPr="00876AE8">
        <w:t>desired_points_for_optimization_graph</w:t>
      </w:r>
      <w:proofErr w:type="spellEnd"/>
      <w:r>
        <w:t xml:space="preserve"> – if optimization graphs </w:t>
      </w:r>
      <w:proofErr w:type="gramStart"/>
      <w:r>
        <w:t>are created</w:t>
      </w:r>
      <w:proofErr w:type="gramEnd"/>
      <w:r>
        <w:t xml:space="preserve"> because of the </w:t>
      </w:r>
      <w:proofErr w:type="spellStart"/>
      <w:r w:rsidRPr="00750E98">
        <w:t>error_estimation</w:t>
      </w:r>
      <w:proofErr w:type="spellEnd"/>
      <w:r>
        <w:t xml:space="preserve"> in this .</w:t>
      </w:r>
      <w:proofErr w:type="spellStart"/>
      <w:r>
        <w:t>yaml</w:t>
      </w:r>
      <w:proofErr w:type="spellEnd"/>
      <w:r>
        <w:t xml:space="preserve"> or “Error Graph Option” in the settings menu, this determines the number of points in the graphs.</w:t>
      </w:r>
    </w:p>
    <w:p w14:paraId="740A27B5" w14:textId="1BB5E79C" w:rsidR="00876AE8" w:rsidRPr="002D7DDC" w:rsidRDefault="00876AE8" w:rsidP="00BD5767">
      <w:proofErr w:type="spellStart"/>
      <w:r w:rsidRPr="00876AE8">
        <w:t>intensity_filter</w:t>
      </w:r>
      <w:proofErr w:type="spellEnd"/>
      <w:r>
        <w:t xml:space="preserve"> –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876AE8">
        <w:t>ms_level</w:t>
      </w:r>
      <w:proofErr w:type="spellEnd"/>
      <w:r>
        <w:t xml:space="preserve"> – the ms level to use for the extraction. Note that this has not been tested with values other than 1 and may lead to unexpected results if altered.</w:t>
      </w:r>
    </w:p>
    <w:p w14:paraId="1423BEA9" w14:textId="456C0E34" w:rsidR="00876AE8" w:rsidRDefault="00876AE8" w:rsidP="00561A9D">
      <w:proofErr w:type="spellStart"/>
      <w:r w:rsidRPr="00876AE8">
        <w:t>graph_output_format</w:t>
      </w:r>
      <w:proofErr w:type="spellEnd"/>
      <w:r>
        <w:t xml:space="preserve"> – the file type for the output graphs. Default value for “Graph file type” in the settings menu.</w:t>
      </w:r>
    </w:p>
    <w:p w14:paraId="014C9BBD" w14:textId="7417D977" w:rsidR="00DD5A64" w:rsidRDefault="00876AE8" w:rsidP="00DD5A64">
      <w:proofErr w:type="spellStart"/>
      <w:r w:rsidRPr="00876AE8">
        <w:t>protein_combination_method</w:t>
      </w:r>
      <w:proofErr w:type="spellEnd"/>
      <w:r w:rsidR="00DD5A64">
        <w:t xml:space="preserve"> – whether to use average or median to combine peptide rates to calculate protein rates. Default value for “Graph file type” in the settings menu.</w:t>
      </w:r>
    </w:p>
    <w:p w14:paraId="187AC124" w14:textId="4C42CB51" w:rsidR="00DD5A64" w:rsidRDefault="00DD5A64" w:rsidP="00DD5A64">
      <w:proofErr w:type="spellStart"/>
      <w:r w:rsidRPr="00DD5A64">
        <w:t>verbose_output</w:t>
      </w:r>
      <w:proofErr w:type="spellEnd"/>
      <w:r>
        <w:t xml:space="preserve"> –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DD5A64">
        <w:t>sampling_rate</w:t>
      </w:r>
      <w:proofErr w:type="spellEnd"/>
      <w:r>
        <w:t xml:space="preserve"> –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DD5A64">
        <w:t>smoothing_width</w:t>
      </w:r>
      <w:proofErr w:type="spellEnd"/>
      <w:r>
        <w:t xml:space="preserve"> –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t>smoothing_order</w:t>
      </w:r>
      <w:proofErr w:type="spellEnd"/>
      <w:r>
        <w:t xml:space="preserve"> –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DD5A64">
        <w:t>allowed_peak_variance_min</w:t>
      </w:r>
      <w:proofErr w:type="spellEnd"/>
      <w:r>
        <w:t xml:space="preserve"> –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lastRenderedPageBreak/>
        <w:t>allowed_neutromer_peak_variance</w:t>
      </w:r>
      <w:proofErr w:type="spellEnd"/>
      <w:r>
        <w:t xml:space="preserve"> – used in the extractor if chromatography division is used. </w:t>
      </w:r>
      <w:r w:rsidRPr="00DD5A64">
        <w:t>T</w:t>
      </w:r>
      <w:r>
        <w:t>h</w:t>
      </w:r>
      <w:r w:rsidRPr="00DD5A64">
        <w:t xml:space="preserve">e amount of scans allowed between neutromer peaks to </w:t>
      </w:r>
      <w:proofErr w:type="gramStart"/>
      <w:r w:rsidRPr="00DD5A64">
        <w:t>be considered</w:t>
      </w:r>
      <w:proofErr w:type="gramEnd"/>
      <w:r w:rsidRPr="00DD5A64">
        <w:t xml:space="preserve"> a valid peak.</w:t>
      </w:r>
      <w:r>
        <w:t xml:space="preserve"> Best value will vary by instrument.</w:t>
      </w:r>
    </w:p>
    <w:p w14:paraId="7DD1CD13" w14:textId="77777777" w:rsidR="00DD5A64" w:rsidRDefault="00DD5A64" w:rsidP="00DD5A64">
      <w:proofErr w:type="spellStart"/>
      <w:r w:rsidRPr="00DD5A64">
        <w:t>rel_height</w:t>
      </w:r>
      <w:proofErr w:type="spellEnd"/>
      <w:r>
        <w:t xml:space="preserve"> –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DD5A64">
        <w:t>adduct_weight</w:t>
      </w:r>
      <w:proofErr w:type="spellEnd"/>
      <w:r>
        <w:t xml:space="preserve"> –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9B56A6">
        <w:t>variance_weight</w:t>
      </w:r>
      <w:proofErr w:type="spellEnd"/>
      <w:r>
        <w:t xml:space="preserve"> –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0C6AE2">
        <w:t>ID_weight</w:t>
      </w:r>
      <w:proofErr w:type="spellEnd"/>
      <w:r>
        <w:t xml:space="preserve"> –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0C6AE2">
        <w:t>intensity_weight</w:t>
      </w:r>
      <w:proofErr w:type="spellEnd"/>
      <w:r>
        <w:t xml:space="preserve"> –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0C6AE2">
        <w:t>how_divided</w:t>
      </w:r>
      <w:proofErr w:type="spellEnd"/>
      <w:r>
        <w:t xml:space="preserve"> –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3D10286" w:rsidR="00E8428F" w:rsidRPr="00FC7254" w:rsidRDefault="000C6AE2" w:rsidP="00561A9D">
      <w:proofErr w:type="spellStart"/>
      <w:r w:rsidRPr="000C6AE2">
        <w:t>use_chromatography_division</w:t>
      </w:r>
      <w:proofErr w:type="spellEnd"/>
      <w:r>
        <w:t xml:space="preserve"> –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6C857028" w14:textId="34DE8CDD" w:rsidR="000D3DAE" w:rsidRPr="00A3124F" w:rsidRDefault="000D3DAE" w:rsidP="00A3124F">
      <w:r>
        <w:rPr>
          <w:noProof/>
        </w:rPr>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p>
    <w:p w14:paraId="016FE93B" w14:textId="163ACF85" w:rsidR="005D0B29" w:rsidRDefault="005D0B29" w:rsidP="005D0B29">
      <w:pPr>
        <w:pStyle w:val="Heading1"/>
      </w:pPr>
      <w:bookmarkStart w:id="19" w:name="_Toc123571508"/>
      <w:r>
        <w:t>Citations</w:t>
      </w:r>
      <w:bookmarkEnd w:id="19"/>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207A8"/>
    <w:rsid w:val="0002532E"/>
    <w:rsid w:val="00045C91"/>
    <w:rsid w:val="00052D4E"/>
    <w:rsid w:val="000700C3"/>
    <w:rsid w:val="00094B95"/>
    <w:rsid w:val="000A7720"/>
    <w:rsid w:val="000C6AE2"/>
    <w:rsid w:val="000D3DAE"/>
    <w:rsid w:val="001310C2"/>
    <w:rsid w:val="00141880"/>
    <w:rsid w:val="00220461"/>
    <w:rsid w:val="00295878"/>
    <w:rsid w:val="002C64B7"/>
    <w:rsid w:val="002D7A8A"/>
    <w:rsid w:val="002D7DDC"/>
    <w:rsid w:val="002E15FA"/>
    <w:rsid w:val="002F3F6E"/>
    <w:rsid w:val="0032185A"/>
    <w:rsid w:val="00322EC6"/>
    <w:rsid w:val="0035640A"/>
    <w:rsid w:val="003618DA"/>
    <w:rsid w:val="003751A8"/>
    <w:rsid w:val="003759F2"/>
    <w:rsid w:val="00376920"/>
    <w:rsid w:val="003824D4"/>
    <w:rsid w:val="0038794C"/>
    <w:rsid w:val="0039514A"/>
    <w:rsid w:val="003B6437"/>
    <w:rsid w:val="00417AEC"/>
    <w:rsid w:val="004429E0"/>
    <w:rsid w:val="0045005E"/>
    <w:rsid w:val="00477118"/>
    <w:rsid w:val="004820C8"/>
    <w:rsid w:val="00491220"/>
    <w:rsid w:val="00491C3D"/>
    <w:rsid w:val="004A6252"/>
    <w:rsid w:val="004B56AD"/>
    <w:rsid w:val="005151B4"/>
    <w:rsid w:val="00526A6D"/>
    <w:rsid w:val="0053201F"/>
    <w:rsid w:val="00535529"/>
    <w:rsid w:val="005366B2"/>
    <w:rsid w:val="00561A9D"/>
    <w:rsid w:val="005635FC"/>
    <w:rsid w:val="005B1C7F"/>
    <w:rsid w:val="005D0B29"/>
    <w:rsid w:val="005D0C0D"/>
    <w:rsid w:val="006004C3"/>
    <w:rsid w:val="00620F4A"/>
    <w:rsid w:val="006379C4"/>
    <w:rsid w:val="00681AD6"/>
    <w:rsid w:val="006A2633"/>
    <w:rsid w:val="006C15B3"/>
    <w:rsid w:val="0072117E"/>
    <w:rsid w:val="00722B4C"/>
    <w:rsid w:val="00726CD0"/>
    <w:rsid w:val="0074383E"/>
    <w:rsid w:val="00743EDA"/>
    <w:rsid w:val="007477EE"/>
    <w:rsid w:val="00750E98"/>
    <w:rsid w:val="007914B2"/>
    <w:rsid w:val="007A38EE"/>
    <w:rsid w:val="007B515E"/>
    <w:rsid w:val="007C7C9C"/>
    <w:rsid w:val="007D53D3"/>
    <w:rsid w:val="007E39D0"/>
    <w:rsid w:val="0080569A"/>
    <w:rsid w:val="00807CFB"/>
    <w:rsid w:val="00810BAC"/>
    <w:rsid w:val="00810E75"/>
    <w:rsid w:val="0087004F"/>
    <w:rsid w:val="00876AE8"/>
    <w:rsid w:val="00881143"/>
    <w:rsid w:val="008A3A91"/>
    <w:rsid w:val="008F0D1A"/>
    <w:rsid w:val="00901BED"/>
    <w:rsid w:val="00930FF8"/>
    <w:rsid w:val="00931FF5"/>
    <w:rsid w:val="0094648D"/>
    <w:rsid w:val="00957421"/>
    <w:rsid w:val="0098609E"/>
    <w:rsid w:val="00990EE4"/>
    <w:rsid w:val="009A39A6"/>
    <w:rsid w:val="009B1E4B"/>
    <w:rsid w:val="009B56A6"/>
    <w:rsid w:val="009C5C87"/>
    <w:rsid w:val="009E18AB"/>
    <w:rsid w:val="00A04033"/>
    <w:rsid w:val="00A3124F"/>
    <w:rsid w:val="00A3760B"/>
    <w:rsid w:val="00A41177"/>
    <w:rsid w:val="00A80FCB"/>
    <w:rsid w:val="00A84B2A"/>
    <w:rsid w:val="00A9507E"/>
    <w:rsid w:val="00AC4C1C"/>
    <w:rsid w:val="00AD70DB"/>
    <w:rsid w:val="00AE148C"/>
    <w:rsid w:val="00AF231C"/>
    <w:rsid w:val="00B26706"/>
    <w:rsid w:val="00B368C7"/>
    <w:rsid w:val="00B60118"/>
    <w:rsid w:val="00B87AB4"/>
    <w:rsid w:val="00BD0801"/>
    <w:rsid w:val="00BD5767"/>
    <w:rsid w:val="00BE2372"/>
    <w:rsid w:val="00C17D7A"/>
    <w:rsid w:val="00C227AD"/>
    <w:rsid w:val="00C27AA2"/>
    <w:rsid w:val="00C52E91"/>
    <w:rsid w:val="00C63F65"/>
    <w:rsid w:val="00C72455"/>
    <w:rsid w:val="00C8305E"/>
    <w:rsid w:val="00C83A3C"/>
    <w:rsid w:val="00CA2A71"/>
    <w:rsid w:val="00CA756B"/>
    <w:rsid w:val="00CC4AAF"/>
    <w:rsid w:val="00CE2BBC"/>
    <w:rsid w:val="00CF660E"/>
    <w:rsid w:val="00D14499"/>
    <w:rsid w:val="00D307DE"/>
    <w:rsid w:val="00D42D36"/>
    <w:rsid w:val="00D47831"/>
    <w:rsid w:val="00D7549E"/>
    <w:rsid w:val="00D9484A"/>
    <w:rsid w:val="00DD5A64"/>
    <w:rsid w:val="00E30F76"/>
    <w:rsid w:val="00E73569"/>
    <w:rsid w:val="00E8428F"/>
    <w:rsid w:val="00E93632"/>
    <w:rsid w:val="00EA4055"/>
    <w:rsid w:val="00EB5903"/>
    <w:rsid w:val="00EE449B"/>
    <w:rsid w:val="00F00FFA"/>
    <w:rsid w:val="00F531EE"/>
    <w:rsid w:val="00F61322"/>
    <w:rsid w:val="00F67980"/>
    <w:rsid w:val="00F67B05"/>
    <w:rsid w:val="00F97CFB"/>
    <w:rsid w:val="00FB44CE"/>
    <w:rsid w:val="00FC4B03"/>
    <w:rsid w:val="00FC4FDF"/>
    <w:rsid w:val="00FC7254"/>
    <w:rsid w:val="00FE37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597E5F-34EE-4D57-9442-5D0AAAB20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25</Pages>
  <Words>8068</Words>
  <Characters>43327</Characters>
  <Application>Microsoft Office Word</Application>
  <DocSecurity>0</DocSecurity>
  <Lines>77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Price Lab</cp:lastModifiedBy>
  <cp:revision>5</cp:revision>
  <dcterms:created xsi:type="dcterms:W3CDTF">2021-10-26T19:51:00Z</dcterms:created>
  <dcterms:modified xsi:type="dcterms:W3CDTF">2023-01-03T00:04:00Z</dcterms:modified>
</cp:coreProperties>
</file>